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5C0A0875"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03B569C"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005014F7">
        <w:rPr>
          <w:vertAlign w:val="superscript"/>
        </w:rPr>
        <w:t>3</w:t>
      </w:r>
      <w:r w:rsidRPr="005F1E8D">
        <w:t>, Andrew L Bickell</w:t>
      </w:r>
      <w:r w:rsidR="00E54847">
        <w:rPr>
          <w:vertAlign w:val="superscript"/>
        </w:rPr>
        <w:t>1</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6AD39534" w14:textId="3EE4FCE1" w:rsidR="008307A0" w:rsidRPr="00E5484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r w:rsidR="006214D6">
        <w:br/>
        <w:t xml:space="preserve">*Corresponding author: Em Lim, </w:t>
      </w:r>
      <w:commentRangeStart w:id="1"/>
      <w:r w:rsidR="006214D6">
        <w:t>em.g.lim13@gmail.com</w:t>
      </w:r>
      <w:commentRangeEnd w:id="1"/>
      <w:r w:rsidR="00BB3685">
        <w:rPr>
          <w:rStyle w:val="CommentReference"/>
        </w:rPr>
        <w:commentReference w:id="1"/>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4749052F"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drivers of variation in CND at three distinct spatial scales within temperate marine ecosystems. To do so, we </w:t>
      </w:r>
      <w:r w:rsidR="00E53B33" w:rsidRPr="00E53B33">
        <w:t xml:space="preserve">quantified the </w:t>
      </w:r>
      <w:commentRangeStart w:id="2"/>
      <w:r w:rsidR="00E53B33" w:rsidRPr="00E53B33">
        <w:t xml:space="preserve">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commentRangeEnd w:id="2"/>
      <w:r w:rsidR="00BB3685">
        <w:rPr>
          <w:rStyle w:val="CommentReference"/>
        </w:rPr>
        <w:commentReference w:id="2"/>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Ammonium was significantly higher within than </w:t>
      </w:r>
      <w:r w:rsidR="00D84AA3">
        <w:t xml:space="preserve">outside of </w:t>
      </w:r>
      <w:r w:rsidRPr="005F1E8D">
        <w:t>kelp forests</w:t>
      </w:r>
      <w:r w:rsidR="003C6B73">
        <w:t>,</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AC1C49">
        <w:t>C</w:t>
      </w:r>
      <w:r w:rsidR="00E53B33">
        <w:t xml:space="preserve">aging experiments </w:t>
      </w:r>
      <w:r w:rsidR="00AC1C49">
        <w:t>revealed</w:t>
      </w:r>
      <w:r w:rsidR="00B61844">
        <w:t xml:space="preserve"> that</w:t>
      </w:r>
      <w:r w:rsidR="00B61844" w:rsidRPr="005F1E8D">
        <w:t xml:space="preserve"> </w:t>
      </w:r>
      <w:sdt>
        <w:sdtPr>
          <w:tag w:val="goog_rdk_3"/>
          <w:id w:val="594221998"/>
        </w:sdtPr>
        <w:sdtContent/>
      </w:sdt>
      <w:r w:rsidRPr="005F1E8D">
        <w:t>fine-scale</w:t>
      </w:r>
      <w:ins w:id="3" w:author="Claire Attridge" w:date="2024-10-23T16:54:00Z" w16du:dateUtc="2024-10-23T23:54:00Z">
        <w:r w:rsidRPr="005F1E8D">
          <w:t xml:space="preserve"> </w:t>
        </w:r>
        <w:r w:rsidR="0012432E">
          <w:t>(&lt; ?? meters)</w:t>
        </w:r>
      </w:ins>
      <w:ins w:id="4" w:author="Claire Attridge" w:date="2024-10-28T13:01:00Z" w16du:dateUtc="2024-10-28T20:01:00Z">
        <w:r w:rsidRPr="005F1E8D">
          <w:t xml:space="preserve"> </w:t>
        </w:r>
      </w:ins>
      <w:r w:rsidRPr="005F1E8D">
        <w:t xml:space="preserve">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scales ranging from </w:t>
      </w:r>
      <w:r w:rsidR="00EE37C2">
        <w:rPr>
          <w:iCs/>
        </w:rPr>
        <w:t>one</w:t>
      </w:r>
      <w:r w:rsidRPr="005F1E8D">
        <w:rPr>
          <w:iCs/>
        </w:rPr>
        <w:t xml:space="preserve"> meter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 xml:space="preserve">allochthonous sources such as upwelling. </w:t>
      </w:r>
      <w:commentRangeStart w:id="5"/>
      <w:r w:rsidR="004B5592">
        <w:t xml:space="preserve">Therefore, </w:t>
      </w:r>
      <w:r w:rsidR="00DD00A1">
        <w:t>c</w:t>
      </w:r>
      <w:r w:rsidR="004B5592">
        <w:t>onsumer-mediated nutrient dynamics could</w:t>
      </w:r>
      <w:r w:rsidR="00B527B0">
        <w:t xml:space="preserve"> drive spatial variation in primary productivity at a </w:t>
      </w:r>
      <w:commentRangeStart w:id="6"/>
      <w:r w:rsidR="00B527B0">
        <w:t>range of scale</w:t>
      </w:r>
      <w:r w:rsidR="001E1BD6">
        <w:t>s</w:t>
      </w:r>
      <w:r w:rsidR="00B527B0">
        <w:t xml:space="preserve"> </w:t>
      </w:r>
      <w:commentRangeEnd w:id="6"/>
      <w:r w:rsidR="00BB3685">
        <w:rPr>
          <w:rStyle w:val="CommentReference"/>
        </w:rPr>
        <w:commentReference w:id="6"/>
      </w:r>
      <w:r w:rsidR="00B527B0">
        <w:t xml:space="preserve">in a way previously thought </w:t>
      </w:r>
      <w:commentRangeStart w:id="7"/>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7"/>
      <w:r w:rsidR="00B94A0D">
        <w:rPr>
          <w:rStyle w:val="CommentReference"/>
        </w:rPr>
        <w:commentReference w:id="7"/>
      </w:r>
      <w:commentRangeEnd w:id="5"/>
      <w:r w:rsidR="007831DE">
        <w:rPr>
          <w:rStyle w:val="CommentReference"/>
        </w:rPr>
        <w:commentReference w:id="5"/>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8"/>
      <w:commentRangeStart w:id="9"/>
      <w:commentRangeStart w:id="10"/>
      <w:r w:rsidR="00F76C68" w:rsidRPr="005F1E8D">
        <w:rPr>
          <w:b/>
        </w:rPr>
        <w:lastRenderedPageBreak/>
        <w:t>Introduction</w:t>
      </w:r>
      <w:commentRangeEnd w:id="8"/>
      <w:r w:rsidR="000C4E84">
        <w:rPr>
          <w:rStyle w:val="CommentReference"/>
        </w:rPr>
        <w:commentReference w:id="8"/>
      </w:r>
      <w:commentRangeEnd w:id="9"/>
      <w:r w:rsidR="003B6CDF">
        <w:rPr>
          <w:rStyle w:val="CommentReference"/>
        </w:rPr>
        <w:commentReference w:id="9"/>
      </w:r>
      <w:commentRangeEnd w:id="10"/>
      <w:r w:rsidR="000B5AFB">
        <w:rPr>
          <w:rStyle w:val="CommentReference"/>
        </w:rPr>
        <w:commentReference w:id="10"/>
      </w:r>
    </w:p>
    <w:p w14:paraId="79E1ED54" w14:textId="608FDDD4"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9F5279">
        <w:rPr>
          <w:color w:val="000000"/>
        </w:rPr>
        <w:instrText xml:space="preserve"> ADDIN ZOTERO_ITEM CSL_CITATION {"citationID":"DRTrZf6V","properties":{"formattedCitation":"(Allgeier et al., 2017; Hern\\uc0\\u225{}ndez-Carmona et al., 2001; Meyer et al., 1983)","plainCitation":"(Allgeier et al., 2017; Hernández-Carmona et al., 2001; Meyer et al., 1983)","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id":1865,"uris":["http://zotero.org/users/local/idKDtb7T/items/3S6ILU5J"],"itemData":{"id":1865,"type":"article-journal","abstract":"The effect of nutrient availability on Macrocystis pyrifera recruitment and survival of juvenile sporophytes was examined at its southern limit off Baja California, Mexico. Nitrate levels were inversely correlated with water temperature (r 2 = 0.70) at the experimental location. Low concentrations of nitrate occurred during most of 1998 (&amp;lt; 3 μM) except in spring (4.8–18.8 μM ). Experimental seeding with sporophylls and fertilizing the plants with a slow-release inorganic fertilizer produced successful recruitment when the water temperature was declining (18.7 °C). Survival of transplanted juveniles was significantly higher when fertilized during a period of particularly warm water and low nutrients in 1998 caused by El Niño. Analysis of tissue nitrogen suggests that plants were nutrient-limited during this period, and possibly affected synergistically by temperature stress. The results indicate that nutrients directly affect recruitment and survival of giant kelp at its southern limit, particularly during El Niño conditions.","DOI":"10.1515/BOT.2001.029","issue":"3","language":"en","note":"publisher: Walter de Gruyter\nsection: Botanica Marina","page":"221-229","source":"www.degruyter.com","title":"Effect of Nutrient Availability on Macrocystis pyrifera Recruitment and Survival near Its Southern Limit off Baja California","volume":"44","author":[{"family":"Hernández-Carmona","given":"G."},{"family":"Robledo","given":"D."},{"family":"Serviere-Zaragoza","given":"E."}],"issued":{"date-parts":[["2001",5,15]]}}},{"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380F24" w:rsidRPr="005F1E8D">
        <w:rPr>
          <w:color w:val="000000"/>
        </w:rPr>
        <w:fldChar w:fldCharType="separate"/>
      </w:r>
      <w:r w:rsidR="009F5279" w:rsidRPr="009F5279">
        <w:rPr>
          <w:color w:val="000000"/>
          <w:lang w:val="en-US"/>
        </w:rPr>
        <w:t>(Allgeier et al., 2017; Hernández-Carmona et al., 2001; Meyer et al., 1983)</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commentRangeStart w:id="11"/>
      <w:r w:rsidR="00DC4A52" w:rsidRPr="005F1E8D">
        <w:rPr>
          <w:color w:val="000000"/>
        </w:rPr>
        <w:t>Therefore</w:t>
      </w:r>
      <w:commentRangeEnd w:id="11"/>
      <w:r w:rsidR="0091699F">
        <w:rPr>
          <w:rStyle w:val="CommentReference"/>
        </w:rPr>
        <w:commentReference w:id="11"/>
      </w:r>
      <w:r w:rsidR="00DC4A52" w:rsidRPr="005F1E8D">
        <w:rPr>
          <w:color w:val="000000"/>
        </w:rPr>
        <w:t xml:space="preserve">, identifying the </w:t>
      </w:r>
      <w:r w:rsidR="0091699F">
        <w:rPr>
          <w:color w:val="000000"/>
        </w:rPr>
        <w:t>extent to</w:t>
      </w:r>
      <w:r w:rsidR="00DC4A52" w:rsidRPr="005F1E8D">
        <w:rPr>
          <w:color w:val="000000"/>
        </w:rPr>
        <w:t xml:space="preserve"> which biologically relevant variation in nutrient availability contributes to</w:t>
      </w:r>
      <w:r w:rsidR="00AC12DC">
        <w:rPr>
          <w:color w:val="000000"/>
        </w:rPr>
        <w:t xml:space="preserve"> </w:t>
      </w:r>
      <w:r w:rsidR="0091699F">
        <w:rPr>
          <w:color w:val="000000"/>
        </w:rPr>
        <w:t xml:space="preserve">local and regional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6E204F18"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t>
      </w:r>
      <w:r w:rsidR="00761A9D" w:rsidRPr="005F1E8D">
        <w:rPr>
          <w:color w:val="000000"/>
        </w:rPr>
        <w:lastRenderedPageBreak/>
        <w:t xml:space="preserve">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4F575B52"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12"/>
      <w:r w:rsidR="007E0BA8">
        <w:rPr>
          <w:color w:val="000000"/>
        </w:rPr>
        <w:t xml:space="preserve">CND may also contribute to smaller scales of nutrient variability than previously assumed. Considering intertidal mussel beds alone, </w:t>
      </w:r>
      <w:r w:rsidR="007E0BA8">
        <w:rPr>
          <w:color w:val="000000"/>
        </w:rPr>
        <w:lastRenderedPageBreak/>
        <w:t xml:space="preserve">animal abundance has been linked to variation in nitrogen concentrations along entire coastlines </w:t>
      </w:r>
      <w:r w:rsidR="007E0BA8" w:rsidRPr="005F1E8D">
        <w:rPr>
          <w:color w:val="000000"/>
        </w:rPr>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xml:space="preserve">, and among tidepools </w:t>
      </w:r>
      <w:r w:rsidR="007E0BA8">
        <w:rPr>
          <w:color w:val="000000"/>
        </w:rPr>
        <w:fldChar w:fldCharType="begin"/>
      </w:r>
      <w:r w:rsidR="007E0BA8">
        <w:rPr>
          <w:color w:val="000000"/>
        </w:rPr>
        <w:instrText xml:space="preserve"> ADDIN ZOTERO_ITEM CSL_CITATION {"citationID":"6ne3gYj5","properties":{"formattedCitation":"(Bracken, 2004)","plainCitation":"(Bracken, 2004)","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w:t>
      </w:r>
      <w:commentRangeEnd w:id="12"/>
      <w:r w:rsidR="007E0BA8">
        <w:rPr>
          <w:rStyle w:val="CommentReference"/>
        </w:rPr>
        <w:commentReference w:id="12"/>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2F3F200"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2EE9F65A"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 (BC),</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w:t>
      </w:r>
      <w:r w:rsidR="00A210AD">
        <w:rPr>
          <w:color w:val="000000"/>
        </w:rPr>
        <w:lastRenderedPageBreak/>
        <w:t>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t smaller scales (</w:t>
      </w:r>
      <w:r w:rsidR="00535F8D">
        <w:rPr>
          <w:color w:val="000000"/>
        </w:rPr>
        <w:t xml:space="preserve">i.e., </w:t>
      </w:r>
      <w:r w:rsidR="002624C3">
        <w:rPr>
          <w:color w:val="000000"/>
        </w:rPr>
        <w:t xml:space="preserve">within </w:t>
      </w:r>
      <w:r w:rsidR="00535F8D">
        <w:rPr>
          <w:color w:val="000000"/>
        </w:rPr>
        <w:t>natural sites and 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6E8940A3"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 xml:space="preserve">Due to the proximity of the </w:t>
      </w:r>
      <w:proofErr w:type="spellStart"/>
      <w:r w:rsidR="00444BD0" w:rsidRPr="005F1E8D">
        <w:t>Bamfield</w:t>
      </w:r>
      <w:proofErr w:type="spellEnd"/>
      <w:r w:rsidR="00444BD0" w:rsidRPr="005F1E8D">
        <w:t xml:space="preserve">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w:t>
      </w:r>
      <w:r w:rsidR="00486C53">
        <w:lastRenderedPageBreak/>
        <w:t xml:space="preserve">families including </w:t>
      </w:r>
      <w:commentRangeStart w:id="13"/>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13"/>
      <w:r w:rsidR="00582A7B">
        <w:rPr>
          <w:rStyle w:val="CommentReference"/>
        </w:rPr>
        <w:commentReference w:id="13"/>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 xml:space="preserve">Surveys of </w:t>
      </w:r>
      <w:commentRangeStart w:id="14"/>
      <w:r>
        <w:rPr>
          <w:i/>
        </w:rPr>
        <w:t>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commentRangeEnd w:id="14"/>
      <w:r w:rsidR="00BB3685">
        <w:rPr>
          <w:rStyle w:val="CommentReference"/>
        </w:rPr>
        <w:commentReference w:id="14"/>
      </w:r>
      <w:r>
        <w:rPr>
          <w:i/>
        </w:rPr>
        <w:t>variation</w:t>
      </w:r>
    </w:p>
    <w:p w14:paraId="58195507" w14:textId="3F2265D2"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47731906"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lastRenderedPageBreak/>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15"/>
      <w:commentRangeStart w:id="16"/>
      <w:commentRangeStart w:id="17"/>
      <w:r w:rsidR="007268C2" w:rsidRPr="005F1E8D">
        <w:rPr>
          <w:color w:val="000000"/>
        </w:rPr>
        <w:t xml:space="preserve">Lim </w:t>
      </w:r>
      <w:proofErr w:type="spellStart"/>
      <w:r w:rsidR="007268C2" w:rsidRPr="005F1E8D">
        <w:rPr>
          <w:color w:val="000000"/>
        </w:rPr>
        <w:t>unpubl</w:t>
      </w:r>
      <w:commentRangeEnd w:id="15"/>
      <w:proofErr w:type="spellEnd"/>
      <w:r w:rsidR="006214D6">
        <w:rPr>
          <w:color w:val="000000"/>
        </w:rPr>
        <w:t>.</w:t>
      </w:r>
      <w:r w:rsidR="001D7BE9">
        <w:rPr>
          <w:rStyle w:val="CommentReference"/>
        </w:rPr>
        <w:commentReference w:id="15"/>
      </w:r>
      <w:commentRangeEnd w:id="16"/>
      <w:r w:rsidR="0067503F">
        <w:rPr>
          <w:rStyle w:val="CommentReference"/>
        </w:rPr>
        <w:commentReference w:id="16"/>
      </w:r>
      <w:commentRangeEnd w:id="17"/>
      <w:r w:rsidR="00BB3685">
        <w:rPr>
          <w:rStyle w:val="CommentReference"/>
        </w:rPr>
        <w:commentReference w:id="17"/>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6DB0E2A2" w:rsidR="001F79DB" w:rsidRPr="005F1E8D" w:rsidRDefault="00817D31" w:rsidP="0096667C">
      <w:pPr>
        <w:spacing w:line="480" w:lineRule="auto"/>
      </w:pPr>
      <w:r>
        <w:t xml:space="preserve">To investigate within-sit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Supplemental Table 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commentRangeStart w:id="18"/>
      <w:r w:rsidR="001F79DB" w:rsidRPr="00B42CBE">
        <w:rPr>
          <w:iCs/>
        </w:rPr>
        <w:t>in situ</w:t>
      </w:r>
      <w:commentRangeEnd w:id="18"/>
      <w:r w:rsidR="00B42CBE">
        <w:rPr>
          <w:rStyle w:val="CommentReference"/>
        </w:rPr>
        <w:commentReference w:id="18"/>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w:t>
      </w:r>
      <w:r w:rsidR="00895C86" w:rsidRPr="005F1E8D">
        <w:lastRenderedPageBreak/>
        <w:t xml:space="preserve">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proofErr w:type="spellStart"/>
      <w:r w:rsidR="00B47743" w:rsidRPr="001F293B">
        <w:t>Attridge</w:t>
      </w:r>
      <w:proofErr w:type="spellEnd"/>
      <w:r w:rsidR="00B47743" w:rsidRPr="001F293B">
        <w:t xml:space="preserve"> </w:t>
      </w:r>
      <w:proofErr w:type="spellStart"/>
      <w:r w:rsidR="00B47743" w:rsidRPr="001F293B">
        <w:t>unpub</w:t>
      </w:r>
      <w:r w:rsidR="006214D6" w:rsidRPr="001F293B">
        <w:t>l</w:t>
      </w:r>
      <w:proofErr w:type="spellEnd"/>
      <w:r w:rsidR="006214D6" w:rsidRPr="001F293B">
        <w:t>.</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commentRangeStart w:id="19"/>
      <w:commentRangeStart w:id="20"/>
      <w:r w:rsidR="00A13698" w:rsidRPr="003E54A5">
        <w:rPr>
          <w:highlight w:val="yellow"/>
        </w:rPr>
        <w:t xml:space="preserve">to the nearest </w:t>
      </w:r>
      <w:r w:rsidR="001F293B">
        <w:rPr>
          <w:highlight w:val="yellow"/>
        </w:rPr>
        <w:t>0.01-1</w:t>
      </w:r>
      <w:r w:rsidR="00A13698" w:rsidRPr="003E54A5">
        <w:rPr>
          <w:highlight w:val="yellow"/>
        </w:rPr>
        <w:t xml:space="preserve"> g</w:t>
      </w:r>
      <w:r w:rsidR="00122525">
        <w:t>)</w:t>
      </w:r>
      <w:r w:rsidR="00A13698">
        <w:t xml:space="preserve"> </w:t>
      </w:r>
      <w:commentRangeEnd w:id="19"/>
      <w:r w:rsidR="00122525">
        <w:rPr>
          <w:rStyle w:val="CommentReference"/>
        </w:rPr>
        <w:commentReference w:id="19"/>
      </w:r>
      <w:commentRangeEnd w:id="20"/>
      <w:r w:rsidR="001F293B">
        <w:rPr>
          <w:rStyle w:val="CommentReference"/>
        </w:rPr>
        <w:commentReference w:id="20"/>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6347D6FB"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0C91A75E"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 xml:space="preserve">near </w:t>
      </w:r>
      <w:proofErr w:type="spellStart"/>
      <w:r>
        <w:t>Bamfield</w:t>
      </w:r>
      <w:proofErr w:type="spellEnd"/>
      <w:r>
        <w:t>.</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12C5ED1C"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w:t>
      </w:r>
      <w:r w:rsidR="00BD7CC8">
        <w:t xml:space="preserve"> </w:t>
      </w:r>
      <w:r>
        <w:t>could produce smal</w:t>
      </w:r>
      <w:r w:rsidR="001F1825">
        <w:t>l-</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w:t>
      </w:r>
      <w:proofErr w:type="spellStart"/>
      <w:r w:rsidR="00392DBC" w:rsidRPr="005F1E8D">
        <w:t>Bamfield</w:t>
      </w:r>
      <w:proofErr w:type="spellEnd"/>
      <w:r w:rsidR="00392DBC" w:rsidRPr="005F1E8D">
        <w:t xml:space="preserve">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w:t>
      </w:r>
      <w:r w:rsidR="007D6070" w:rsidRPr="005F1E8D">
        <w:rPr>
          <w:color w:val="000000"/>
        </w:rPr>
        <w:lastRenderedPageBreak/>
        <w:t xml:space="preserve">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21"/>
      <w:commentRangeStart w:id="22"/>
      <w:r w:rsidR="007D6070" w:rsidRPr="005F1E8D">
        <w:rPr>
          <w:color w:val="000000"/>
        </w:rPr>
        <w:t>re-randomized the order of the cages along the line</w:t>
      </w:r>
      <w:commentRangeEnd w:id="21"/>
      <w:r w:rsidR="00F6133E">
        <w:rPr>
          <w:rStyle w:val="CommentReference"/>
        </w:rPr>
        <w:commentReference w:id="21"/>
      </w:r>
      <w:commentRangeEnd w:id="22"/>
      <w:r w:rsidR="0082290C">
        <w:rPr>
          <w:rStyle w:val="CommentReference"/>
        </w:rPr>
        <w:commentReference w:id="22"/>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proofErr w:type="spellStart"/>
      <w:r w:rsidR="00BD7CC8" w:rsidRPr="005F1E8D">
        <w:t>DHARMa</w:t>
      </w:r>
      <w:proofErr w:type="spellEnd"/>
      <w:r w:rsidR="00BD7CC8" w:rsidRPr="005F1E8D">
        <w:t xml:space="preserve"> </w:t>
      </w:r>
      <w:proofErr w:type="spellStart"/>
      <w:r w:rsidR="0097669C" w:rsidRPr="005F1E8D">
        <w:t>simulateResiduals</w:t>
      </w:r>
      <w:proofErr w:type="spellEnd"/>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proofErr w:type="spellStart"/>
      <w:r w:rsidR="0097669C" w:rsidRPr="005F1E8D">
        <w:t>vif</w:t>
      </w:r>
      <w:proofErr w:type="spellEnd"/>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5583536F"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5384AB2B" w:rsidR="00E221AC" w:rsidRDefault="00670555" w:rsidP="00670555">
      <w:pPr>
        <w:spacing w:line="480" w:lineRule="auto"/>
      </w:pPr>
      <w:r w:rsidRPr="005F1E8D">
        <w:t xml:space="preserve">To </w:t>
      </w:r>
      <w:r w:rsidR="00121C0A">
        <w:t>explore</w:t>
      </w:r>
      <w:r w:rsidRPr="005F1E8D">
        <w:t xml:space="preserve">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w:t>
      </w:r>
      <w:r w:rsidR="001269A3">
        <w:lastRenderedPageBreak/>
        <w:t xml:space="preserve">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2A249FDE"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15E6EDA8"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lastRenderedPageBreak/>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commentRangeStart w:id="23"/>
      <w:commentRangeStart w:id="24"/>
      <w:proofErr w:type="spellStart"/>
      <w:r w:rsidR="0097669C">
        <w:t>unpubl</w:t>
      </w:r>
      <w:commentRangeEnd w:id="23"/>
      <w:proofErr w:type="spellEnd"/>
      <w:r w:rsidR="00364A75">
        <w:rPr>
          <w:rStyle w:val="CommentReference"/>
        </w:rPr>
        <w:commentReference w:id="23"/>
      </w:r>
      <w:commentRangeEnd w:id="24"/>
      <w:r w:rsidR="009C308B">
        <w:rPr>
          <w:rStyle w:val="CommentReference"/>
        </w:rPr>
        <w:commentReference w:id="24"/>
      </w:r>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2B150D54"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r w:rsidR="00BC49DF">
        <w:t xml:space="preserve">In the models </w:t>
      </w:r>
      <w:r w:rsidR="00BC49DF" w:rsidRPr="00623DD8">
        <w:t xml:space="preserve">considering only the abundance of one </w:t>
      </w:r>
      <w:r w:rsidR="00BC49DF">
        <w:t xml:space="preserve">animal </w:t>
      </w:r>
      <w:r w:rsidR="00BC49DF" w:rsidRPr="00623DD8">
        <w:t>family at a time</w:t>
      </w:r>
      <w:r w:rsidR="00BC49DF">
        <w:t>, we found evidence for a positive relationship between the abundance of greenlings (</w:t>
      </w:r>
      <w:proofErr w:type="spellStart"/>
      <w:r w:rsidR="00BC49DF" w:rsidRPr="00BC49DF">
        <w:t>Hexagrammidae</w:t>
      </w:r>
      <w:proofErr w:type="spellEnd"/>
      <w:r w:rsidR="00BC49DF">
        <w:t>) and whitecap limpets (</w:t>
      </w:r>
      <w:proofErr w:type="spellStart"/>
      <w:r w:rsidR="00BC49DF" w:rsidRPr="00BC49DF">
        <w:t>Acmaeidae</w:t>
      </w:r>
      <w:proofErr w:type="spellEnd"/>
      <w:r w:rsidR="00BC49DF">
        <w:t xml:space="preserve">) and NH₄⁺ (p = 0.03, </w:t>
      </w:r>
      <w:r w:rsidR="00BC49DF" w:rsidRPr="00BC49DF">
        <w:rPr>
          <w:highlight w:val="green"/>
        </w:rPr>
        <w:t>Supplement 2 Fig. 1</w:t>
      </w:r>
      <w:r w:rsidR="00BC49DF">
        <w:t>). The single-family models did not reveal a significant effect of any other predictors (</w:t>
      </w:r>
      <w:r w:rsidR="00BC49DF" w:rsidRPr="00BC49DF">
        <w:rPr>
          <w:highlight w:val="green"/>
        </w:rPr>
        <w:t>Supplement 2 Fig. 1 and Table 1</w:t>
      </w:r>
      <w:r w:rsidR="00BC49DF">
        <w:t>).</w:t>
      </w:r>
    </w:p>
    <w:p w14:paraId="599BA4CA" w14:textId="30156646"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 xml:space="preserve">concentration inside </w:t>
      </w:r>
      <w:r w:rsidR="00682CDC" w:rsidRPr="005F1E8D">
        <w:lastRenderedPageBreak/>
        <w:t>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r w:rsidR="002C2F6E">
        <w:rPr>
          <w:color w:val="000000"/>
        </w:rPr>
        <w:t xml:space="preserve">For the single-family models, five families displayed significant relationships between biomass and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hile the biomass of </w:t>
      </w:r>
      <w:proofErr w:type="spellStart"/>
      <w:r w:rsidR="002C2F6E">
        <w:rPr>
          <w:rFonts w:ascii="Cambria Math" w:hAnsi="Cambria Math" w:cs="Cambria Math"/>
        </w:rPr>
        <w:t>Gobiidae</w:t>
      </w:r>
      <w:proofErr w:type="spellEnd"/>
      <w:r w:rsidR="002C2F6E">
        <w:rPr>
          <w:rFonts w:ascii="Cambria Math" w:hAnsi="Cambria Math" w:cs="Cambria Math"/>
        </w:rPr>
        <w:t xml:space="preserve"> was negatively correlated with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t>
      </w:r>
      <w:r w:rsidR="002C2F6E" w:rsidRPr="002C2F6E">
        <w:rPr>
          <w:rFonts w:ascii="Cambria Math" w:hAnsi="Cambria Math" w:cs="Cambria Math"/>
          <w:highlight w:val="green"/>
        </w:rPr>
        <w:t>Supplement 2 Fig. 2 and Table 2</w:t>
      </w:r>
      <w:r w:rsidR="002C2F6E">
        <w:rPr>
          <w:rFonts w:ascii="Cambria Math" w:hAnsi="Cambria Math" w:cs="Cambria Math"/>
        </w:rPr>
        <w:t>).</w:t>
      </w:r>
    </w:p>
    <w:p w14:paraId="0CF63111" w14:textId="6879AB61"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 xml:space="preserve">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commentRangeStart w:id="25"/>
      <w:r w:rsidRPr="00094986">
        <w:rPr>
          <w:b/>
          <w:bCs/>
        </w:rPr>
        <w:t>Discussion</w:t>
      </w:r>
      <w:commentRangeEnd w:id="25"/>
      <w:r w:rsidR="0042004A">
        <w:rPr>
          <w:rStyle w:val="CommentReference"/>
        </w:rPr>
        <w:commentReference w:id="25"/>
      </w:r>
    </w:p>
    <w:p w14:paraId="7BD5CB5E" w14:textId="0BF0B063" w:rsidR="00057B69" w:rsidRDefault="004934ED" w:rsidP="00623DD8">
      <w:pPr>
        <w:spacing w:line="480" w:lineRule="auto"/>
      </w:pPr>
      <w:r>
        <w:lastRenderedPageBreak/>
        <w:t>We found evidence of variability of animal-regenerated nutrients</w:t>
      </w:r>
      <w:r w:rsidR="00A5377F">
        <w:t xml:space="preserve"> from the </w:t>
      </w:r>
      <w:commentRangeStart w:id="26"/>
      <w:r w:rsidR="00A5377F">
        <w:t>largest to the smallest scale examined</w:t>
      </w:r>
      <w:commentRangeEnd w:id="26"/>
      <w:r w:rsidR="00F02795">
        <w:rPr>
          <w:rStyle w:val="CommentReference"/>
        </w:rPr>
        <w:commentReference w:id="26"/>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commentRangeStart w:id="27"/>
      <w:commentRangeStart w:id="28"/>
      <w:r w:rsidR="001828F2">
        <w:t>Water flow</w:t>
      </w:r>
      <w:r>
        <w:t xml:space="preserve"> </w:t>
      </w:r>
      <w:commentRangeEnd w:id="27"/>
      <w:r w:rsidR="000537A3">
        <w:rPr>
          <w:rStyle w:val="CommentReference"/>
        </w:rPr>
        <w:commentReference w:id="27"/>
      </w:r>
      <w:commentRangeEnd w:id="28"/>
      <w:r w:rsidR="000537A3">
        <w:rPr>
          <w:rStyle w:val="CommentReference"/>
        </w:rPr>
        <w:commentReference w:id="28"/>
      </w:r>
      <w:r>
        <w:t xml:space="preserve">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225DAD">
        <w:t xml:space="preserve">. </w:t>
      </w:r>
      <w:r w:rsidR="008D0B85">
        <w:t xml:space="preserve">In contrast, </w:t>
      </w:r>
      <w:r w:rsidR="009A1C7A">
        <w:t>within sites</w:t>
      </w:r>
      <w:r w:rsidR="008D0B85">
        <w:t>,</w:t>
      </w:r>
      <w:r w:rsidR="009A1C7A">
        <w:t xml:space="preserve">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A1AC10A"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 xml:space="preserve">or </w:t>
      </w:r>
      <w:r w:rsidR="00525526">
        <w:lastRenderedPageBreak/>
        <w:t>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w:t>
      </w:r>
      <w:commentRangeStart w:id="29"/>
      <w:commentRangeStart w:id="30"/>
      <w:r w:rsidR="001C535E">
        <w:t xml:space="preserve">and </w:t>
      </w:r>
      <w:commentRangeEnd w:id="29"/>
      <w:r w:rsidR="00F07053">
        <w:rPr>
          <w:rStyle w:val="CommentReference"/>
        </w:rPr>
        <w:commentReference w:id="29"/>
      </w:r>
      <w:commentRangeEnd w:id="30"/>
      <w:r w:rsidR="00F1021C">
        <w:rPr>
          <w:rStyle w:val="CommentReference"/>
        </w:rPr>
        <w:commentReference w:id="30"/>
      </w:r>
      <w:r w:rsidR="001C535E">
        <w:t xml:space="preserve">soft-sediment areas than on the </w:t>
      </w:r>
      <w:r w:rsidR="000D0CF1">
        <w:t xml:space="preserve">subtidal </w:t>
      </w:r>
      <w:r w:rsidR="001C535E">
        <w:t>rock</w:t>
      </w:r>
      <w:r w:rsidR="00AD03E0">
        <w:t>y</w:t>
      </w:r>
      <w:r w:rsidR="001C535E">
        <w:t xml:space="preserve"> reefs we </w:t>
      </w:r>
      <w:commentRangeStart w:id="31"/>
      <w:r w:rsidR="001C535E">
        <w:t>studied</w:t>
      </w:r>
      <w:commentRangeEnd w:id="31"/>
      <w:r w:rsidR="00F07053">
        <w:rPr>
          <w:rStyle w:val="CommentReference"/>
        </w:rPr>
        <w:commentReference w:id="31"/>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DE371F">
      <w:pPr>
        <w:spacing w:line="480" w:lineRule="auto"/>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2BCDDA15"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FC7532">
        <w:rPr>
          <w:rFonts w:eastAsiaTheme="minorHAnsi"/>
          <w:color w:val="000000"/>
          <w:lang w:val="en-US"/>
        </w:rPr>
        <w:t>,</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w:t>
      </w:r>
      <w:r w:rsidR="001828F2">
        <w:t xml:space="preserve">seems to </w:t>
      </w:r>
      <w:r w:rsidR="005D42E1">
        <w:t xml:space="preserve">enhance NH₄⁺ variability within kelp forests instead of masking it. </w:t>
      </w:r>
    </w:p>
    <w:p w14:paraId="65174C8A" w14:textId="1D8DBFE7" w:rsidR="00900C38" w:rsidRDefault="00900C38" w:rsidP="00963154">
      <w:pPr>
        <w:spacing w:line="480" w:lineRule="auto"/>
        <w:ind w:firstLine="720"/>
      </w:pPr>
      <w:r>
        <w:lastRenderedPageBreak/>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32"/>
      <w:commentRangeStart w:id="33"/>
      <w:r w:rsidR="00EC06BA">
        <w:t xml:space="preserve">The surprising </w:t>
      </w:r>
      <w:r>
        <w:t xml:space="preserve">negative </w:t>
      </w:r>
      <w:r w:rsidRPr="005F1E8D">
        <w:t>∆</w:t>
      </w:r>
      <w:r>
        <w:t>NH₄⁺ at our no</w:t>
      </w:r>
      <w:r w:rsidR="00EC06BA">
        <w:t>-</w:t>
      </w:r>
      <w:r>
        <w:t xml:space="preserve">kelp control sites may </w:t>
      </w:r>
      <w:r w:rsidR="00DA6701">
        <w:t>result from</w:t>
      </w:r>
      <w:r>
        <w:t xml:space="preserve"> </w:t>
      </w:r>
      <w:r w:rsidR="00EC06BA">
        <w:t xml:space="preserve">“outside” samples at control sites being </w:t>
      </w:r>
      <w:r w:rsidR="00FE7DA5">
        <w:t xml:space="preserve">slightly </w:t>
      </w:r>
      <w:r w:rsidR="00EC06BA">
        <w:t xml:space="preserve">deeper than the “inside” samples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32"/>
      <w:r w:rsidR="004F21D6">
        <w:rPr>
          <w:rStyle w:val="CommentReference"/>
        </w:rPr>
        <w:commentReference w:id="32"/>
      </w:r>
      <w:commentRangeEnd w:id="33"/>
      <w:r w:rsidR="009C308B">
        <w:rPr>
          <w:rStyle w:val="CommentReference"/>
        </w:rPr>
        <w:commentReference w:id="33"/>
      </w:r>
      <w:r>
        <w:t xml:space="preserve"> trend that our </w:t>
      </w:r>
      <w:r w:rsidR="00CC12B0">
        <w:t xml:space="preserve">no-kelp sites seem to confirm, strengthens </w:t>
      </w:r>
      <w:commentRangeStart w:id="34"/>
      <w:r w:rsidR="00CC12B0">
        <w:t xml:space="preserve">our finding of higher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CC12B0">
        <w:t>concentrations within kelp forests than at their slightly deeper edges.</w:t>
      </w:r>
      <w:commentRangeEnd w:id="34"/>
      <w:r w:rsidR="004F21D6">
        <w:rPr>
          <w:rStyle w:val="CommentReference"/>
        </w:rPr>
        <w:commentReference w:id="34"/>
      </w:r>
      <w:r w:rsidR="00BC49DF">
        <w:t xml:space="preserve"> </w:t>
      </w:r>
      <w:r w:rsidR="00BC49DF" w:rsidRPr="00BC49DF">
        <w:rPr>
          <w:highlight w:val="yellow"/>
        </w:rPr>
        <w:t>In light of the recent retreat of kelps into shallower water away from grazing from urchins,</w:t>
      </w:r>
      <w:r w:rsidR="00BC49DF">
        <w:t xml:space="preserve"> </w:t>
      </w:r>
    </w:p>
    <w:p w14:paraId="5ADD87CD" w14:textId="1FF862CC"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065E96B8" w:rsidR="00327838" w:rsidRDefault="002F7230" w:rsidP="005D293A">
      <w:pPr>
        <w:spacing w:line="480" w:lineRule="auto"/>
      </w:pPr>
      <w:r>
        <w:lastRenderedPageBreak/>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t xml:space="preserve">The experimental duration was also shorter </w:t>
      </w:r>
      <w:r w:rsidR="00EF3D0C">
        <w:t xml:space="preserve">for the </w:t>
      </w:r>
      <w:r>
        <w:t>sea cucumber</w:t>
      </w:r>
      <w:r w:rsidR="00EF3D0C">
        <w:t xml:space="preserve"> experiment</w:t>
      </w:r>
      <w:r>
        <w:t xml:space="preserve">, but NH₄⁺ concentrations </w:t>
      </w:r>
      <w:r w:rsidR="00EF3D0C">
        <w:t xml:space="preserve">in the crab cages </w:t>
      </w:r>
      <w:r w:rsidR="002B7A8C">
        <w:t xml:space="preserve">were consistent </w:t>
      </w:r>
      <w:r w:rsidR="00CA5366">
        <w:t>across</w:t>
      </w:r>
      <w:r w:rsidR="002B7A8C">
        <w:t xml:space="preserve"> </w:t>
      </w:r>
      <w:r w:rsidR="00CA5366">
        <w:t>the three sampling days (</w:t>
      </w:r>
      <w:r w:rsidR="002B7A8C">
        <w:t>day one</w:t>
      </w:r>
      <w:r w:rsidR="00CA5366">
        <w:t xml:space="preserve">, four, and </w:t>
      </w:r>
      <w:r w:rsidR="002B7A8C">
        <w:t>nine</w:t>
      </w:r>
      <w:r w:rsidR="00CA5366">
        <w:t>)</w:t>
      </w:r>
      <w:r w:rsidR="002B7A8C">
        <w:t xml:space="preserve"> so</w:t>
      </w:r>
      <w:r w:rsidR="003C0BA5" w:rsidRPr="003C0BA5">
        <w:t xml:space="preserve"> </w:t>
      </w:r>
      <w:r w:rsidR="003C0BA5">
        <w:t>cumulative</w:t>
      </w:r>
      <w:r w:rsidR="002B7A8C">
        <w:t xml:space="preserve"> </w:t>
      </w:r>
      <w:r>
        <w:t xml:space="preserve">enrichment </w:t>
      </w:r>
      <w:r w:rsidR="00EF3D0C">
        <w:t xml:space="preserve">is </w:t>
      </w:r>
      <w:r w:rsidR="003C0BA5">
        <w:t>un</w:t>
      </w:r>
      <w:r w:rsidR="00EF3D0C">
        <w:t>likely</w:t>
      </w:r>
      <w:r>
        <w:t xml:space="preserve">. </w:t>
      </w:r>
    </w:p>
    <w:p w14:paraId="6A7105AB" w14:textId="3DC54C97"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commentRangeStart w:id="35"/>
      <w:r>
        <w:rPr>
          <w:i/>
          <w:iCs/>
        </w:rPr>
        <w:t>A role for</w:t>
      </w:r>
      <w:r w:rsidRPr="00220618">
        <w:rPr>
          <w:i/>
          <w:iCs/>
        </w:rPr>
        <w:t xml:space="preserve"> species diversit</w:t>
      </w:r>
      <w:r w:rsidR="00E94D69">
        <w:rPr>
          <w:i/>
          <w:iCs/>
        </w:rPr>
        <w:t>y</w:t>
      </w:r>
      <w:commentRangeEnd w:id="35"/>
      <w:r w:rsidR="00EC105C">
        <w:rPr>
          <w:rStyle w:val="CommentReference"/>
        </w:rPr>
        <w:commentReference w:id="35"/>
      </w:r>
    </w:p>
    <w:p w14:paraId="1FD5BDB1" w14:textId="5A288A39"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lastRenderedPageBreak/>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This was not the case</w:t>
      </w:r>
      <w:r w:rsidR="00411CC2">
        <w:t xml:space="preserve"> in our study</w:t>
      </w:r>
      <w:r w:rsidR="007B0365">
        <w:t>.</w:t>
      </w:r>
      <w:r>
        <w:t xml:space="preserv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w:t>
      </w:r>
      <w:r w:rsidR="00411CC2">
        <w:t>can</w:t>
      </w:r>
      <w:r w:rsidR="00741F8A" w:rsidRPr="00426A33">
        <w:t xml:space="preserve">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w:t>
      </w:r>
      <w:r w:rsidR="00411CC2">
        <w:t>ability of</w:t>
      </w:r>
      <w:r>
        <w:t xml:space="preserve"> kelp </w:t>
      </w:r>
      <w:r w:rsidR="0085021C">
        <w:t xml:space="preserve">forests </w:t>
      </w:r>
      <w:r w:rsidR="00411CC2">
        <w:t>to foster</w:t>
      </w:r>
      <w:r>
        <w:t xml:space="preserve">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4C74592E" w:rsidR="00906B6A" w:rsidRDefault="00741F8A" w:rsidP="00282591">
      <w:pPr>
        <w:spacing w:line="480" w:lineRule="auto"/>
      </w:pPr>
      <w:commentRangeStart w:id="36"/>
      <w:r>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6260D7">
        <w:t>wa</w:t>
      </w:r>
      <w:r w:rsidR="00E07FB1">
        <w:t>s</w:t>
      </w:r>
      <w:r>
        <w:t xml:space="preserve"> detectable at a range of </w:t>
      </w:r>
      <w:r w:rsidR="006260D7">
        <w:t xml:space="preserve">spatial </w:t>
      </w:r>
      <w:r>
        <w:t>scales</w:t>
      </w:r>
      <w:commentRangeEnd w:id="36"/>
      <w:r w:rsidR="00EC105C">
        <w:rPr>
          <w:rStyle w:val="CommentReference"/>
        </w:rPr>
        <w:commentReference w:id="36"/>
      </w:r>
      <w:r>
        <w:t xml:space="preserve">.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w:t>
      </w:r>
      <w:r w:rsidR="003E52B2">
        <w:lastRenderedPageBreak/>
        <w:t xml:space="preserve">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6B66DA1D" w:rsidR="003E52B2" w:rsidRDefault="00906B6A" w:rsidP="003E52B2">
      <w:pPr>
        <w:spacing w:line="480" w:lineRule="auto"/>
        <w:ind w:firstLine="720"/>
      </w:pPr>
      <w:commentRangeStart w:id="37"/>
      <w:r>
        <w:t xml:space="preserve">The second </w:t>
      </w:r>
      <w:commentRangeEnd w:id="37"/>
      <w:r w:rsidR="00EC105C">
        <w:rPr>
          <w:rStyle w:val="CommentReference"/>
        </w:rPr>
        <w:commentReference w:id="37"/>
      </w:r>
      <w:r w:rsidR="00C21487">
        <w:t xml:space="preserve">implication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on large</w:t>
      </w:r>
      <w:r w:rsidR="007B0365">
        <w:t xml:space="preserve"> </w:t>
      </w:r>
      <w:r w:rsidR="007C5C1D">
        <w:t xml:space="preserve">scales, </w:t>
      </w:r>
      <w:r w:rsidR="0080773F">
        <w:t xml:space="preserve">while </w:t>
      </w:r>
      <w:r w:rsidR="007C5C1D">
        <w:t xml:space="preserve">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w:t>
      </w:r>
      <w:proofErr w:type="spellStart"/>
      <w:r w:rsidR="00E94D69">
        <w:t>Bamfield</w:t>
      </w:r>
      <w:proofErr w:type="spellEnd"/>
      <w:r w:rsidR="00E94D69">
        <w:t xml:space="preserve">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51225AE5" w:rsidR="006C6F43" w:rsidRPr="00314455" w:rsidRDefault="00622296">
      <w:commentRangeStart w:id="38"/>
      <w:r>
        <w:rPr>
          <w:b/>
        </w:rPr>
        <w:t xml:space="preserve">Figure </w:t>
      </w:r>
      <w:r w:rsidR="006C6F43">
        <w:rPr>
          <w:b/>
        </w:rPr>
        <w:t>1</w:t>
      </w:r>
      <w:r>
        <w:rPr>
          <w:b/>
        </w:rPr>
        <w:t xml:space="preserve">. </w:t>
      </w:r>
      <w:commentRangeEnd w:id="38"/>
      <w:r w:rsidR="00456F9A">
        <w:rPr>
          <w:rStyle w:val="CommentReference"/>
        </w:rPr>
        <w:commentReference w:id="38"/>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81E4338"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471233">
        <w:t>with</w:t>
      </w:r>
      <w:r w:rsidR="00FE153F">
        <w:t xml:space="preserve">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r w:rsidR="00471233">
        <w:t xml:space="preserve"> with</w:t>
      </w:r>
      <w:r w:rsidR="00C826A7">
        <w:t xml:space="preserve"> a gamma distribution (link = ‘log’)</w:t>
      </w:r>
      <w:r w:rsidR="00471233">
        <w:t>,</w:t>
      </w:r>
      <w:r w:rsidR="00C826A7">
        <w:t xml:space="preserve"> so coefficients are presented in log space. Continuous predictors were centred and scaled </w:t>
      </w:r>
      <w:r w:rsidR="00471233">
        <w:t>to compare</w:t>
      </w:r>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024119"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471233">
        <w:t>with</w:t>
      </w:r>
      <w:r w:rsidR="00C826A7">
        <w:t xml:space="preserve">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2DAA39F"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08C3D9BD" w:rsidR="005166D6" w:rsidRDefault="002E5563" w:rsidP="00E81946">
      <w:pPr>
        <w:rPr>
          <w:b/>
        </w:rPr>
      </w:pPr>
      <w:r>
        <w:rPr>
          <w:b/>
          <w:noProof/>
        </w:rPr>
        <w:drawing>
          <wp:inline distT="0" distB="0" distL="0" distR="0" wp14:anchorId="2AEBEAE9" wp14:editId="1DCA76F3">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6"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7EAD60E6" w14:textId="77777777" w:rsidR="007C5A02" w:rsidRDefault="007C5A02" w:rsidP="005166D6"/>
    <w:p w14:paraId="5092677A" w14:textId="2FC3B508" w:rsidR="00F122DB" w:rsidRDefault="007C5A02" w:rsidP="00F122DB">
      <w:pPr>
        <w:rPr>
          <w:b/>
        </w:rPr>
      </w:pPr>
      <w:r>
        <w:rPr>
          <w:b/>
          <w:noProof/>
        </w:rPr>
        <w:lastRenderedPageBreak/>
        <w:drawing>
          <wp:inline distT="0" distB="0" distL="0" distR="0" wp14:anchorId="0204B59F" wp14:editId="5C6B5C8D">
            <wp:extent cx="5943600" cy="3343275"/>
            <wp:effectExtent l="0" t="0" r="0" b="0"/>
            <wp:docPr id="672897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97707" name="Picture 67289770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9C28612" w14:textId="147358FF" w:rsidR="007C5A02" w:rsidRPr="00B21893" w:rsidRDefault="00B21893" w:rsidP="00F122DB">
      <w:pPr>
        <w:rPr>
          <w:bCs/>
        </w:rPr>
      </w:pPr>
      <w:r>
        <w:rPr>
          <w:b/>
        </w:rPr>
        <w:t xml:space="preserve">Supplemental Figure 2. </w:t>
      </w:r>
      <w:r>
        <w:rPr>
          <w:bCs/>
        </w:rPr>
        <w:t xml:space="preserve">Increase in ammonium in containers containing zero </w:t>
      </w:r>
      <w:proofErr w:type="spellStart"/>
      <w:r>
        <w:rPr>
          <w:bCs/>
        </w:rPr>
        <w:t>or fou</w:t>
      </w:r>
      <w:proofErr w:type="spellEnd"/>
      <w:r>
        <w:rPr>
          <w:bCs/>
        </w:rPr>
        <w:t>r California sea cucumbers (</w:t>
      </w:r>
      <w:proofErr w:type="spellStart"/>
      <w:r w:rsidRPr="00B21893">
        <w:rPr>
          <w:bCs/>
          <w:i/>
          <w:iCs/>
        </w:rPr>
        <w:t>Apostichopus</w:t>
      </w:r>
      <w:proofErr w:type="spellEnd"/>
      <w:r w:rsidRPr="00B21893">
        <w:rPr>
          <w:bCs/>
          <w:i/>
          <w:iCs/>
        </w:rPr>
        <w:t xml:space="preserve"> </w:t>
      </w:r>
      <w:proofErr w:type="spellStart"/>
      <w:r w:rsidRPr="00B21893">
        <w:rPr>
          <w:bCs/>
          <w:i/>
          <w:iCs/>
        </w:rPr>
        <w:t>californicus</w:t>
      </w:r>
      <w:proofErr w:type="spellEnd"/>
      <w:r>
        <w:rPr>
          <w:bCs/>
        </w:rPr>
        <w:t xml:space="preserve">) relative to initial ammonium concentration after </w:t>
      </w:r>
      <w:r w:rsidRPr="000931AB">
        <w:rPr>
          <w:bCs/>
          <w:highlight w:val="yellow"/>
        </w:rPr>
        <w:t>X</w:t>
      </w:r>
      <w:r>
        <w:rPr>
          <w:bCs/>
        </w:rPr>
        <w:t xml:space="preserve"> hours with varying flow rates. Shaded areas indicate 95% confidence intervals, and raw data is </w:t>
      </w:r>
      <w:proofErr w:type="spellStart"/>
      <w:r>
        <w:rPr>
          <w:bCs/>
        </w:rPr>
        <w:t>plotted</w:t>
      </w:r>
      <w:proofErr w:type="spellEnd"/>
      <w:r>
        <w:rPr>
          <w:bCs/>
        </w:rPr>
        <w:t xml:space="preserve"> as points. </w:t>
      </w:r>
    </w:p>
    <w:p w14:paraId="5ADEE0E1" w14:textId="77777777" w:rsidR="00791FF5" w:rsidRDefault="00791FF5">
      <w:pPr>
        <w:rPr>
          <w:b/>
        </w:rPr>
      </w:pPr>
      <w:r>
        <w:rPr>
          <w:b/>
        </w:rPr>
        <w:br w:type="page"/>
      </w:r>
    </w:p>
    <w:p w14:paraId="4600395C" w14:textId="2861E9FF"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proofErr w:type="spellStart"/>
            <w:r w:rsidRPr="00405356">
              <w:rPr>
                <w:color w:val="000000"/>
              </w:rPr>
              <w:t>Hosie</w:t>
            </w:r>
            <w:proofErr w:type="spellEnd"/>
            <w:r w:rsidRPr="00405356">
              <w:rPr>
                <w:color w:val="000000"/>
              </w:rPr>
              <w:t xml:space="preserv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7BF8D263" w:rsidR="004D42BB" w:rsidRDefault="00F2075E" w:rsidP="00F122DB">
      <w:r>
        <w:rPr>
          <w:b/>
        </w:rPr>
        <w:lastRenderedPageBreak/>
        <w:t xml:space="preserve">Supplemental </w:t>
      </w:r>
      <w:r w:rsidR="0053139F" w:rsidRPr="00E83D6E">
        <w:rPr>
          <w:b/>
        </w:rPr>
        <w:t>Table 2.</w:t>
      </w:r>
      <w:r w:rsidR="0053139F">
        <w:t xml:space="preserve"> </w:t>
      </w:r>
      <w:r w:rsidR="003C2B32">
        <w:t>K</w:t>
      </w:r>
      <w:r w:rsidR="00250785">
        <w:t xml:space="preserve">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 xml:space="preserve">North </w:t>
            </w:r>
            <w:proofErr w:type="spellStart"/>
            <w:r w:rsidRPr="004D42BB">
              <w:rPr>
                <w:color w:val="000000"/>
              </w:rPr>
              <w:t>Helby</w:t>
            </w:r>
            <w:proofErr w:type="spellEnd"/>
            <w:r w:rsidRPr="004D42BB">
              <w:rPr>
                <w:color w:val="000000"/>
              </w:rPr>
              <w:t xml:space="preserve">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sidRPr="00B42CBE">
        <w:rPr>
          <w:iCs/>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5086CDBC" w14:textId="20A86135" w:rsidR="005E3C73" w:rsidRPr="00DB42F5" w:rsidRDefault="005E3C73" w:rsidP="005E3C73">
      <w:pPr>
        <w:spacing w:line="480" w:lineRule="auto"/>
      </w:pPr>
      <w:r>
        <w:rPr>
          <w:b/>
        </w:rPr>
        <w:lastRenderedPageBreak/>
        <w:t xml:space="preserve">Supplemental </w:t>
      </w:r>
      <w:r w:rsidRPr="000C5121">
        <w:rPr>
          <w:b/>
          <w:bCs/>
        </w:rPr>
        <w:t xml:space="preserve">Table </w:t>
      </w:r>
      <w:r>
        <w:rPr>
          <w:b/>
          <w:bCs/>
        </w:rPr>
        <w:t>6</w:t>
      </w:r>
      <w:r w:rsidRPr="000C5121">
        <w:rPr>
          <w:b/>
          <w:bCs/>
        </w:rPr>
        <w:t>.</w:t>
      </w:r>
      <w:r>
        <w:t xml:space="preserve"> Excretion rate model to determine log transformed NH₄⁺ excretion rate (</w:t>
      </w:r>
      <w:proofErr w:type="spellStart"/>
      <w:r>
        <w:t>uM</w:t>
      </w:r>
      <w:proofErr w:type="spellEnd"/>
      <w:r>
        <w:t>/hour/L) for California sea cucumbers (</w:t>
      </w:r>
      <w:proofErr w:type="spellStart"/>
      <w:r>
        <w:rPr>
          <w:i/>
          <w:iCs/>
        </w:rPr>
        <w:t>Apostichopus</w:t>
      </w:r>
      <w:proofErr w:type="spellEnd"/>
      <w:r>
        <w:rPr>
          <w:i/>
          <w:iCs/>
        </w:rPr>
        <w:t xml:space="preserve"> </w:t>
      </w:r>
      <w:proofErr w:type="spellStart"/>
      <w:r>
        <w:rPr>
          <w:i/>
          <w:iCs/>
        </w:rPr>
        <w:t>californicus</w:t>
      </w:r>
      <w:proofErr w:type="spellEnd"/>
      <w:r>
        <w:t xml:space="preserve">) based on size index: </w:t>
      </w:r>
      <w:r>
        <w:rPr>
          <w:color w:val="000000"/>
        </w:rPr>
        <w:t>sqrt(length*girth)</w:t>
      </w:r>
      <w:r>
        <w:t xml:space="preserve">. </w:t>
      </w:r>
      <w:r w:rsidRPr="000C5121">
        <w:t>Adjusted R-squared</w:t>
      </w:r>
      <w:r>
        <w:t xml:space="preserve"> for this model is</w:t>
      </w:r>
      <w:r w:rsidRPr="000C5121">
        <w:t xml:space="preserve"> 0.</w:t>
      </w:r>
      <w:r>
        <w:t>39.</w:t>
      </w:r>
    </w:p>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27BEA5E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E8F72D9" w14:textId="77777777" w:rsidR="005E3C73" w:rsidRPr="00EB4F90" w:rsidRDefault="005E3C73" w:rsidP="00806FD8">
            <w:pPr>
              <w:rPr>
                <w:b/>
                <w:bCs/>
              </w:rPr>
            </w:pPr>
          </w:p>
        </w:tc>
        <w:tc>
          <w:tcPr>
            <w:tcW w:w="1300" w:type="dxa"/>
            <w:noWrap/>
            <w:hideMark/>
          </w:tcPr>
          <w:p w14:paraId="4035DF99"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DCFD894"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9B4AA76"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2FC6516" w14:textId="77777777" w:rsidR="005E3C73" w:rsidRPr="00EB4F90" w:rsidRDefault="005E3C73" w:rsidP="00806FD8">
            <w:pPr>
              <w:rPr>
                <w:b/>
                <w:bCs/>
                <w:color w:val="000000"/>
              </w:rPr>
            </w:pPr>
            <w:r w:rsidRPr="00EB4F90">
              <w:rPr>
                <w:b/>
                <w:bCs/>
                <w:color w:val="000000"/>
              </w:rPr>
              <w:t>p value</w:t>
            </w:r>
          </w:p>
        </w:tc>
      </w:tr>
      <w:tr w:rsidR="005E3C73" w14:paraId="73A03477" w14:textId="77777777" w:rsidTr="00806FD8">
        <w:trPr>
          <w:trHeight w:val="320"/>
        </w:trPr>
        <w:tc>
          <w:tcPr>
            <w:tcW w:w="2580" w:type="dxa"/>
            <w:noWrap/>
            <w:hideMark/>
          </w:tcPr>
          <w:p w14:paraId="57EF6F80" w14:textId="77777777" w:rsidR="005E3C73" w:rsidRDefault="005E3C73" w:rsidP="00806FD8">
            <w:pPr>
              <w:rPr>
                <w:color w:val="000000"/>
              </w:rPr>
            </w:pPr>
            <w:r>
              <w:rPr>
                <w:color w:val="000000"/>
              </w:rPr>
              <w:t>Intercept</w:t>
            </w:r>
          </w:p>
        </w:tc>
        <w:tc>
          <w:tcPr>
            <w:tcW w:w="1300" w:type="dxa"/>
            <w:noWrap/>
            <w:hideMark/>
          </w:tcPr>
          <w:p w14:paraId="17957784" w14:textId="77777777" w:rsidR="005E3C73" w:rsidRDefault="005E3C73" w:rsidP="00806FD8">
            <w:pPr>
              <w:rPr>
                <w:color w:val="000000"/>
              </w:rPr>
            </w:pPr>
            <w:r>
              <w:rPr>
                <w:color w:val="000000"/>
              </w:rPr>
              <w:t>1.40</w:t>
            </w:r>
          </w:p>
        </w:tc>
        <w:tc>
          <w:tcPr>
            <w:tcW w:w="1507" w:type="dxa"/>
            <w:noWrap/>
            <w:hideMark/>
          </w:tcPr>
          <w:p w14:paraId="5C16B9A6" w14:textId="77777777" w:rsidR="005E3C73" w:rsidRDefault="005E3C73" w:rsidP="00806FD8">
            <w:pPr>
              <w:rPr>
                <w:color w:val="000000"/>
              </w:rPr>
            </w:pPr>
            <w:r>
              <w:rPr>
                <w:color w:val="000000"/>
              </w:rPr>
              <w:t>0.22</w:t>
            </w:r>
          </w:p>
        </w:tc>
        <w:tc>
          <w:tcPr>
            <w:tcW w:w="1093" w:type="dxa"/>
            <w:noWrap/>
            <w:hideMark/>
          </w:tcPr>
          <w:p w14:paraId="6EDD0612" w14:textId="77777777" w:rsidR="005E3C73" w:rsidRDefault="005E3C73" w:rsidP="00806FD8">
            <w:pPr>
              <w:rPr>
                <w:color w:val="000000"/>
              </w:rPr>
            </w:pPr>
            <w:r>
              <w:rPr>
                <w:color w:val="000000"/>
              </w:rPr>
              <w:t>6.23</w:t>
            </w:r>
          </w:p>
        </w:tc>
        <w:tc>
          <w:tcPr>
            <w:tcW w:w="1300" w:type="dxa"/>
            <w:noWrap/>
            <w:hideMark/>
          </w:tcPr>
          <w:p w14:paraId="303EC88A" w14:textId="77777777" w:rsidR="005E3C73" w:rsidRDefault="005E3C73" w:rsidP="00806FD8">
            <w:pPr>
              <w:rPr>
                <w:color w:val="000000"/>
              </w:rPr>
            </w:pPr>
            <w:r>
              <w:rPr>
                <w:color w:val="000000"/>
              </w:rPr>
              <w:t>&lt; 0.001</w:t>
            </w:r>
          </w:p>
        </w:tc>
      </w:tr>
      <w:tr w:rsidR="005E3C73" w14:paraId="4EAC10D4" w14:textId="77777777" w:rsidTr="00806FD8">
        <w:trPr>
          <w:trHeight w:val="320"/>
        </w:trPr>
        <w:tc>
          <w:tcPr>
            <w:tcW w:w="2580" w:type="dxa"/>
            <w:noWrap/>
            <w:hideMark/>
          </w:tcPr>
          <w:p w14:paraId="6409AD5E" w14:textId="77777777" w:rsidR="005E3C73" w:rsidRDefault="005E3C73" w:rsidP="00806FD8">
            <w:pPr>
              <w:rPr>
                <w:color w:val="000000"/>
              </w:rPr>
            </w:pPr>
            <w:r>
              <w:rPr>
                <w:color w:val="000000"/>
              </w:rPr>
              <w:t>Size index</w:t>
            </w:r>
          </w:p>
        </w:tc>
        <w:tc>
          <w:tcPr>
            <w:tcW w:w="1300" w:type="dxa"/>
            <w:noWrap/>
            <w:hideMark/>
          </w:tcPr>
          <w:p w14:paraId="624CDDD1" w14:textId="77777777" w:rsidR="005E3C73" w:rsidRDefault="005E3C73" w:rsidP="00806FD8">
            <w:pPr>
              <w:rPr>
                <w:color w:val="000000"/>
              </w:rPr>
            </w:pPr>
            <w:r>
              <w:rPr>
                <w:color w:val="000000"/>
              </w:rPr>
              <w:t>0.05</w:t>
            </w:r>
          </w:p>
        </w:tc>
        <w:tc>
          <w:tcPr>
            <w:tcW w:w="1507" w:type="dxa"/>
            <w:noWrap/>
            <w:hideMark/>
          </w:tcPr>
          <w:p w14:paraId="39E67FA1" w14:textId="77777777" w:rsidR="005E3C73" w:rsidRDefault="005E3C73" w:rsidP="00806FD8">
            <w:pPr>
              <w:rPr>
                <w:color w:val="000000"/>
              </w:rPr>
            </w:pPr>
            <w:r>
              <w:rPr>
                <w:color w:val="000000"/>
              </w:rPr>
              <w:t>0.009</w:t>
            </w:r>
          </w:p>
        </w:tc>
        <w:tc>
          <w:tcPr>
            <w:tcW w:w="1093" w:type="dxa"/>
            <w:noWrap/>
            <w:hideMark/>
          </w:tcPr>
          <w:p w14:paraId="5ABB221F" w14:textId="77777777" w:rsidR="005E3C73" w:rsidRDefault="005E3C73" w:rsidP="00806FD8">
            <w:pPr>
              <w:rPr>
                <w:color w:val="000000"/>
              </w:rPr>
            </w:pPr>
            <w:r>
              <w:rPr>
                <w:color w:val="000000"/>
              </w:rPr>
              <w:t>5.52</w:t>
            </w:r>
          </w:p>
        </w:tc>
        <w:tc>
          <w:tcPr>
            <w:tcW w:w="1300" w:type="dxa"/>
            <w:noWrap/>
            <w:hideMark/>
          </w:tcPr>
          <w:p w14:paraId="5818E8E9" w14:textId="77777777" w:rsidR="005E3C73" w:rsidRDefault="005E3C73" w:rsidP="00806FD8">
            <w:pPr>
              <w:rPr>
                <w:color w:val="000000"/>
              </w:rPr>
            </w:pPr>
            <w:r>
              <w:rPr>
                <w:color w:val="000000"/>
              </w:rPr>
              <w:t>&lt; 0.001</w:t>
            </w:r>
          </w:p>
        </w:tc>
      </w:tr>
    </w:tbl>
    <w:p w14:paraId="3A0E7B38" w14:textId="77777777" w:rsidR="005E3C73" w:rsidRDefault="005E3C73" w:rsidP="005E3C73">
      <w:pPr>
        <w:spacing w:line="480" w:lineRule="auto"/>
      </w:pPr>
    </w:p>
    <w:p w14:paraId="5899E3E4" w14:textId="76A5FC7A" w:rsidR="005E3C73" w:rsidRPr="00DB42F5" w:rsidRDefault="005E3C73" w:rsidP="005E3C73">
      <w:pPr>
        <w:spacing w:line="480" w:lineRule="auto"/>
      </w:pPr>
      <w:r>
        <w:rPr>
          <w:b/>
        </w:rPr>
        <w:t xml:space="preserve">Supplemental </w:t>
      </w:r>
      <w:r w:rsidRPr="000C5121">
        <w:rPr>
          <w:b/>
          <w:bCs/>
        </w:rPr>
        <w:t xml:space="preserve">Table </w:t>
      </w:r>
      <w:r>
        <w:rPr>
          <w:b/>
          <w:bCs/>
        </w:rPr>
        <w:t>7</w:t>
      </w:r>
      <w:r w:rsidRPr="000C5121">
        <w:rPr>
          <w:b/>
          <w:bCs/>
        </w:rPr>
        <w:t>.</w:t>
      </w:r>
      <w:r>
        <w:t xml:space="preserve"> Excretion rate model to determine log transformed NH₄⁺ excretion rate (</w:t>
      </w:r>
      <w:proofErr w:type="spellStart"/>
      <w:r>
        <w:t>uM</w:t>
      </w:r>
      <w:proofErr w:type="spellEnd"/>
      <w:r>
        <w:t>/hour/L) for red rock crabs (</w:t>
      </w:r>
      <w:r>
        <w:rPr>
          <w:i/>
          <w:iCs/>
        </w:rPr>
        <w:t xml:space="preserve">Cancer </w:t>
      </w:r>
      <w:proofErr w:type="spellStart"/>
      <w:r>
        <w:rPr>
          <w:i/>
          <w:iCs/>
        </w:rPr>
        <w:t>productus</w:t>
      </w:r>
      <w:proofErr w:type="spellEnd"/>
      <w:r>
        <w:t xml:space="preserve">) based on carapace width (mm). </w:t>
      </w:r>
      <w:r w:rsidRPr="000C5121">
        <w:t>Adjusted R-squared</w:t>
      </w:r>
      <w:r>
        <w:t xml:space="preserve"> for this model is</w:t>
      </w:r>
      <w:r w:rsidRPr="000C5121">
        <w:t xml:space="preserve"> 0.8</w:t>
      </w:r>
      <w:r>
        <w:t>2</w:t>
      </w:r>
    </w:p>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7661C6F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2C885C9" w14:textId="77777777" w:rsidR="005E3C73" w:rsidRPr="00EB4F90" w:rsidRDefault="005E3C73" w:rsidP="00806FD8">
            <w:pPr>
              <w:rPr>
                <w:b/>
                <w:bCs/>
              </w:rPr>
            </w:pPr>
          </w:p>
        </w:tc>
        <w:tc>
          <w:tcPr>
            <w:tcW w:w="1300" w:type="dxa"/>
            <w:noWrap/>
            <w:hideMark/>
          </w:tcPr>
          <w:p w14:paraId="01C12F57"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B41BC5F"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3E48951"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174BC20" w14:textId="77777777" w:rsidR="005E3C73" w:rsidRPr="00EB4F90" w:rsidRDefault="005E3C73" w:rsidP="00806FD8">
            <w:pPr>
              <w:rPr>
                <w:b/>
                <w:bCs/>
                <w:color w:val="000000"/>
              </w:rPr>
            </w:pPr>
            <w:r w:rsidRPr="00EB4F90">
              <w:rPr>
                <w:b/>
                <w:bCs/>
                <w:color w:val="000000"/>
              </w:rPr>
              <w:t>p value</w:t>
            </w:r>
          </w:p>
        </w:tc>
      </w:tr>
      <w:tr w:rsidR="005E3C73" w14:paraId="71954CB0" w14:textId="77777777" w:rsidTr="00806FD8">
        <w:trPr>
          <w:trHeight w:val="320"/>
        </w:trPr>
        <w:tc>
          <w:tcPr>
            <w:tcW w:w="2580" w:type="dxa"/>
            <w:noWrap/>
            <w:hideMark/>
          </w:tcPr>
          <w:p w14:paraId="201B5D3C" w14:textId="77777777" w:rsidR="005E3C73" w:rsidRDefault="005E3C73" w:rsidP="00806FD8">
            <w:pPr>
              <w:rPr>
                <w:color w:val="000000"/>
              </w:rPr>
            </w:pPr>
            <w:r>
              <w:rPr>
                <w:color w:val="000000"/>
              </w:rPr>
              <w:t>Intercept</w:t>
            </w:r>
          </w:p>
        </w:tc>
        <w:tc>
          <w:tcPr>
            <w:tcW w:w="1300" w:type="dxa"/>
            <w:noWrap/>
            <w:hideMark/>
          </w:tcPr>
          <w:p w14:paraId="54D481C4" w14:textId="77777777" w:rsidR="005E3C73" w:rsidRDefault="005E3C73" w:rsidP="00806FD8">
            <w:pPr>
              <w:rPr>
                <w:color w:val="000000"/>
              </w:rPr>
            </w:pPr>
            <w:r w:rsidRPr="00DB42F5">
              <w:rPr>
                <w:color w:val="000000"/>
              </w:rPr>
              <w:t>1.22</w:t>
            </w:r>
          </w:p>
        </w:tc>
        <w:tc>
          <w:tcPr>
            <w:tcW w:w="1507" w:type="dxa"/>
            <w:noWrap/>
            <w:hideMark/>
          </w:tcPr>
          <w:p w14:paraId="7783142A" w14:textId="77777777" w:rsidR="005E3C73" w:rsidRDefault="005E3C73" w:rsidP="00806FD8">
            <w:pPr>
              <w:rPr>
                <w:color w:val="000000"/>
              </w:rPr>
            </w:pPr>
            <w:r>
              <w:rPr>
                <w:color w:val="000000"/>
              </w:rPr>
              <w:t>0.32</w:t>
            </w:r>
          </w:p>
        </w:tc>
        <w:tc>
          <w:tcPr>
            <w:tcW w:w="1093" w:type="dxa"/>
            <w:noWrap/>
            <w:hideMark/>
          </w:tcPr>
          <w:p w14:paraId="7AA998E6" w14:textId="77777777" w:rsidR="005E3C73" w:rsidRDefault="005E3C73" w:rsidP="00806FD8">
            <w:pPr>
              <w:rPr>
                <w:color w:val="000000"/>
              </w:rPr>
            </w:pPr>
            <w:r>
              <w:rPr>
                <w:color w:val="000000"/>
              </w:rPr>
              <w:t>3.76</w:t>
            </w:r>
          </w:p>
        </w:tc>
        <w:tc>
          <w:tcPr>
            <w:tcW w:w="1300" w:type="dxa"/>
            <w:noWrap/>
            <w:hideMark/>
          </w:tcPr>
          <w:p w14:paraId="575BA351" w14:textId="77777777" w:rsidR="005E3C73" w:rsidRDefault="005E3C73" w:rsidP="00806FD8">
            <w:pPr>
              <w:rPr>
                <w:color w:val="000000"/>
              </w:rPr>
            </w:pPr>
            <w:r>
              <w:rPr>
                <w:color w:val="000000"/>
              </w:rPr>
              <w:t>0.002</w:t>
            </w:r>
          </w:p>
        </w:tc>
      </w:tr>
      <w:tr w:rsidR="005E3C73" w14:paraId="119D153E" w14:textId="77777777" w:rsidTr="00806FD8">
        <w:trPr>
          <w:trHeight w:val="320"/>
        </w:trPr>
        <w:tc>
          <w:tcPr>
            <w:tcW w:w="2580" w:type="dxa"/>
            <w:noWrap/>
            <w:hideMark/>
          </w:tcPr>
          <w:p w14:paraId="07ABFC38" w14:textId="77777777" w:rsidR="005E3C73" w:rsidRDefault="005E3C73" w:rsidP="00806FD8">
            <w:pPr>
              <w:rPr>
                <w:color w:val="000000"/>
              </w:rPr>
            </w:pPr>
            <w:r>
              <w:rPr>
                <w:color w:val="000000"/>
              </w:rPr>
              <w:t>Carapace</w:t>
            </w:r>
          </w:p>
        </w:tc>
        <w:tc>
          <w:tcPr>
            <w:tcW w:w="1300" w:type="dxa"/>
            <w:noWrap/>
            <w:hideMark/>
          </w:tcPr>
          <w:p w14:paraId="6BF7A29E" w14:textId="77777777" w:rsidR="005E3C73" w:rsidRDefault="005E3C73" w:rsidP="00806FD8">
            <w:pPr>
              <w:rPr>
                <w:color w:val="000000"/>
              </w:rPr>
            </w:pPr>
            <w:r>
              <w:rPr>
                <w:color w:val="000000"/>
              </w:rPr>
              <w:t>0.02</w:t>
            </w:r>
          </w:p>
        </w:tc>
        <w:tc>
          <w:tcPr>
            <w:tcW w:w="1507" w:type="dxa"/>
            <w:noWrap/>
            <w:hideMark/>
          </w:tcPr>
          <w:p w14:paraId="16268308" w14:textId="77777777" w:rsidR="005E3C73" w:rsidRDefault="005E3C73" w:rsidP="00806FD8">
            <w:pPr>
              <w:rPr>
                <w:color w:val="000000"/>
              </w:rPr>
            </w:pPr>
            <w:r>
              <w:rPr>
                <w:color w:val="000000"/>
              </w:rPr>
              <w:t>0.003</w:t>
            </w:r>
          </w:p>
        </w:tc>
        <w:tc>
          <w:tcPr>
            <w:tcW w:w="1093" w:type="dxa"/>
            <w:noWrap/>
            <w:hideMark/>
          </w:tcPr>
          <w:p w14:paraId="5E7D9881" w14:textId="77777777" w:rsidR="005E3C73" w:rsidRDefault="005E3C73" w:rsidP="00806FD8">
            <w:pPr>
              <w:rPr>
                <w:color w:val="000000"/>
              </w:rPr>
            </w:pPr>
            <w:r>
              <w:rPr>
                <w:color w:val="000000"/>
              </w:rPr>
              <w:t>8.73</w:t>
            </w:r>
          </w:p>
        </w:tc>
        <w:tc>
          <w:tcPr>
            <w:tcW w:w="1300" w:type="dxa"/>
            <w:noWrap/>
            <w:hideMark/>
          </w:tcPr>
          <w:p w14:paraId="13507B76" w14:textId="77777777" w:rsidR="005E3C73" w:rsidRDefault="005E3C73" w:rsidP="00806FD8">
            <w:pPr>
              <w:rPr>
                <w:color w:val="000000"/>
              </w:rPr>
            </w:pPr>
            <w:r>
              <w:rPr>
                <w:color w:val="000000"/>
              </w:rPr>
              <w:t>&lt; 0.001</w:t>
            </w:r>
          </w:p>
        </w:tc>
      </w:tr>
    </w:tbl>
    <w:p w14:paraId="028557D2" w14:textId="77777777" w:rsidR="005E3C73" w:rsidRDefault="005E3C73"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39"/>
      <w:r w:rsidRPr="00623DD8">
        <w:t>highest R</w:t>
      </w:r>
      <w:r w:rsidRPr="00623DD8">
        <w:rPr>
          <w:vertAlign w:val="superscript"/>
        </w:rPr>
        <w:t>2</w:t>
      </w:r>
      <w:r w:rsidRPr="00623DD8">
        <w:t xml:space="preserve"> values</w:t>
      </w:r>
      <w:commentRangeEnd w:id="39"/>
      <w:r w:rsidR="00F10A37">
        <w:rPr>
          <w:rStyle w:val="CommentReference"/>
        </w:rPr>
        <w:commentReference w:id="39"/>
      </w:r>
      <w:r w:rsidRPr="00623DD8">
        <w:t>.</w:t>
      </w:r>
      <w:r w:rsidR="00E85DC2">
        <w:t xml:space="preserve"> These six families constitute 17% of the total abundance.</w:t>
      </w:r>
    </w:p>
    <w:p w14:paraId="525E97F3" w14:textId="77777777" w:rsidR="000642CC" w:rsidRDefault="000642CC">
      <w:pPr>
        <w:rPr>
          <w:b/>
        </w:rPr>
      </w:pPr>
    </w:p>
    <w:p w14:paraId="3AA39F29" w14:textId="4D5135FE"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w:t>
      </w:r>
      <w:r w:rsidR="00BC49DF">
        <w:rPr>
          <w:highlight w:val="green"/>
        </w:rPr>
        <w:t xml:space="preserve"> 2</w:t>
      </w:r>
      <w:r w:rsidR="001F1DDA" w:rsidRPr="001F1DDA">
        <w:rPr>
          <w:highlight w:val="green"/>
        </w:rPr>
        <w:t xml:space="preserve">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Supplement</w:t>
      </w:r>
      <w:r w:rsidR="00BC49DF">
        <w:rPr>
          <w:color w:val="000000"/>
        </w:rPr>
        <w:t xml:space="preserve"> 1</w:t>
      </w:r>
      <w:r w:rsidR="001F1DDA">
        <w:rPr>
          <w:color w:val="000000"/>
        </w:rPr>
        <w:t xml:space="preserve">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w:t>
      </w:r>
      <w:proofErr w:type="spellStart"/>
      <w:r>
        <w:t>our</w:t>
      </w:r>
      <w:proofErr w:type="spellEnd"/>
      <w:r>
        <w:t xml:space="preserve">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1B4A5CE0" w:rsidR="00DB42F5" w:rsidRDefault="00DB42F5">
      <w:r>
        <w:br w:type="page"/>
      </w:r>
    </w:p>
    <w:p w14:paraId="215FDDBA" w14:textId="61083A0A" w:rsidR="00DB42F5" w:rsidRPr="005E3C73" w:rsidRDefault="005E3C73" w:rsidP="00792779">
      <w:pPr>
        <w:spacing w:line="480" w:lineRule="auto"/>
        <w:rPr>
          <w:b/>
          <w:bCs/>
        </w:rPr>
      </w:pPr>
      <w:r w:rsidRPr="005E3C73">
        <w:rPr>
          <w:b/>
          <w:bCs/>
        </w:rPr>
        <w:lastRenderedPageBreak/>
        <w:t xml:space="preserve">Electronic </w:t>
      </w:r>
      <w:r w:rsidR="00DB42F5" w:rsidRPr="005E3C73">
        <w:rPr>
          <w:b/>
          <w:bCs/>
        </w:rPr>
        <w:t xml:space="preserve">Supplement </w:t>
      </w:r>
      <w:r w:rsidRPr="005E3C73">
        <w:rPr>
          <w:b/>
          <w:bCs/>
        </w:rPr>
        <w:t>3.</w:t>
      </w:r>
    </w:p>
    <w:p w14:paraId="3602340B" w14:textId="77777777" w:rsidR="00DB42F5" w:rsidRDefault="00DB42F5" w:rsidP="00792779">
      <w:pPr>
        <w:spacing w:line="480" w:lineRule="auto"/>
      </w:pPr>
    </w:p>
    <w:p w14:paraId="6789FB85" w14:textId="77777777" w:rsidR="00DB42F5" w:rsidRDefault="00DB42F5"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40"/>
      <w:commentRangeStart w:id="41"/>
      <w:r w:rsidRPr="00263F14">
        <w:rPr>
          <w:b/>
        </w:rPr>
        <w:lastRenderedPageBreak/>
        <w:t>References</w:t>
      </w:r>
      <w:commentRangeEnd w:id="40"/>
      <w:r w:rsidR="00081881">
        <w:rPr>
          <w:rStyle w:val="CommentReference"/>
        </w:rPr>
        <w:commentReference w:id="40"/>
      </w:r>
      <w:commentRangeEnd w:id="41"/>
      <w:r w:rsidR="00B307D5">
        <w:rPr>
          <w:rStyle w:val="CommentReference"/>
        </w:rPr>
        <w:commentReference w:id="41"/>
      </w:r>
    </w:p>
    <w:p w14:paraId="468ECC54" w14:textId="77777777" w:rsidR="00ED22B3" w:rsidRPr="00ED22B3" w:rsidRDefault="00EC101B" w:rsidP="00ED22B3">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ED22B3" w:rsidRPr="00ED22B3">
        <w:rPr>
          <w:lang w:val="en-US"/>
        </w:rPr>
        <w:t>Allgeier, J.E., Andskog, M.A., Hensel, E., Appaldo, R., Layman, C., Kemp, D.W., 2020. Rewiring coral: Anthropogenic nutrients shift diverse coral–symbiont nutrient and carbon interactions toward symbiotic algal dominance. Glob Change Biol 26, 5588–5601. https://doi.org/10.1111/gcb.15230</w:t>
      </w:r>
    </w:p>
    <w:p w14:paraId="6F419F16" w14:textId="77777777" w:rsidR="00ED22B3" w:rsidRPr="00ED22B3" w:rsidRDefault="00ED22B3" w:rsidP="00ED22B3">
      <w:pPr>
        <w:pStyle w:val="Bibliography"/>
        <w:rPr>
          <w:lang w:val="en-US"/>
        </w:rPr>
      </w:pPr>
      <w:r w:rsidRPr="00ED22B3">
        <w:rPr>
          <w:lang w:val="en-US"/>
        </w:rPr>
        <w:t>Allgeier, J.E., Burkepile, D.E., Layman, C.A., 2017. Animal pee in the sea: consumer-mediated nutrient dynamics in the world’s changing oceans. Glob Change Biol 23, 2166–2178. https://doi.org/10.1111/gcb.13625</w:t>
      </w:r>
    </w:p>
    <w:p w14:paraId="4380F066" w14:textId="77777777" w:rsidR="00ED22B3" w:rsidRPr="00ED22B3" w:rsidRDefault="00ED22B3" w:rsidP="00ED22B3">
      <w:pPr>
        <w:pStyle w:val="Bibliography"/>
        <w:rPr>
          <w:lang w:val="en-US"/>
        </w:rPr>
      </w:pPr>
      <w:r w:rsidRPr="00ED22B3">
        <w:rPr>
          <w:lang w:val="en-US"/>
        </w:rPr>
        <w:t>Allgeier, J.E., Yeager, L.A., Layman, C.A., 2013. Consumers regulate nutrient limitation regimes and primary production in seagrass ecosystems. Ecology 94, 521–529. https://doi.org/10.1890/12-1122.1</w:t>
      </w:r>
    </w:p>
    <w:p w14:paraId="449357FD" w14:textId="77777777" w:rsidR="00ED22B3" w:rsidRPr="00ED22B3" w:rsidRDefault="00ED22B3" w:rsidP="00ED22B3">
      <w:pPr>
        <w:pStyle w:val="Bibliography"/>
        <w:rPr>
          <w:lang w:val="en-US"/>
        </w:rPr>
      </w:pPr>
      <w:r w:rsidRPr="00ED22B3">
        <w:rPr>
          <w:lang w:val="en-US"/>
        </w:rPr>
        <w:t>Aquilino, K.M., Bracken, M.E.S., Faubel, M.N., Stachowicz, J.J., 2009. Local-scale nutrient regeneration facilitates seaweed growth on wave-exposed rocky shores in an upwelling system. Limnol Oceanogr 54, 309–317. https://doi.org/10.4319/lo.2009.54.1.0309</w:t>
      </w:r>
    </w:p>
    <w:p w14:paraId="63A36411" w14:textId="77777777" w:rsidR="00ED22B3" w:rsidRPr="00ED22B3" w:rsidRDefault="00ED22B3" w:rsidP="00ED22B3">
      <w:pPr>
        <w:pStyle w:val="Bibliography"/>
        <w:rPr>
          <w:lang w:val="en-US"/>
        </w:rPr>
      </w:pPr>
      <w:r w:rsidRPr="00ED22B3">
        <w:rPr>
          <w:lang w:val="en-US"/>
        </w:rPr>
        <w:t>Archambault, P., Bourget, E., 1996. Scales of coastal heterogeneity and benthic intertidal species richness, diversity and abundance. Mar. Ecol. Prog. Ser. 136, 111–121. https://doi.org/10.3354/meps136111</w:t>
      </w:r>
    </w:p>
    <w:p w14:paraId="0E42D43E" w14:textId="77777777" w:rsidR="00ED22B3" w:rsidRPr="00ED22B3" w:rsidRDefault="00ED22B3" w:rsidP="00ED22B3">
      <w:pPr>
        <w:pStyle w:val="Bibliography"/>
        <w:rPr>
          <w:lang w:val="en-US"/>
        </w:rPr>
      </w:pPr>
      <w:r w:rsidRPr="00ED22B3">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4D50FDD" w14:textId="77777777" w:rsidR="00ED22B3" w:rsidRPr="00ED22B3" w:rsidRDefault="00ED22B3" w:rsidP="00ED22B3">
      <w:pPr>
        <w:pStyle w:val="Bibliography"/>
        <w:rPr>
          <w:lang w:val="en-US"/>
        </w:rPr>
      </w:pPr>
      <w:r w:rsidRPr="00ED22B3">
        <w:rPr>
          <w:lang w:val="en-US"/>
        </w:rPr>
        <w:t>Arzul, G., 2001. Effect of marine animal excretions on differential growth of phytoplankton species. ICES Journal of Marine Science 58, 386–390. https://doi.org/10.1006/jmsc.2000.1038</w:t>
      </w:r>
    </w:p>
    <w:p w14:paraId="6CCE53BF" w14:textId="77777777" w:rsidR="00ED22B3" w:rsidRPr="00ED22B3" w:rsidRDefault="00ED22B3" w:rsidP="00ED22B3">
      <w:pPr>
        <w:pStyle w:val="Bibliography"/>
        <w:rPr>
          <w:lang w:val="en-US"/>
        </w:rPr>
      </w:pPr>
      <w:r w:rsidRPr="00ED22B3">
        <w:rPr>
          <w:lang w:val="en-US"/>
        </w:rPr>
        <w:t>Attridge, C.M., Cox, K.D., Maher, B., Gross, S., Lim, E.G., Kattler, K.R., Côté, I.M., 2024. Studying Kelp Forests of Today to Forecast Ecosystems of the Future. Fisheries 49, 181–187. https://doi.org/10.1002/fsh.11065</w:t>
      </w:r>
    </w:p>
    <w:p w14:paraId="426FA4A6" w14:textId="77777777" w:rsidR="00ED22B3" w:rsidRPr="00ED22B3" w:rsidRDefault="00ED22B3" w:rsidP="00ED22B3">
      <w:pPr>
        <w:pStyle w:val="Bibliography"/>
        <w:rPr>
          <w:lang w:val="en-US"/>
        </w:rPr>
      </w:pPr>
      <w:r w:rsidRPr="00ED22B3">
        <w:rPr>
          <w:lang w:val="en-US"/>
        </w:rPr>
        <w:t>Benkwitt, C.E., Wilson, S.K., Graham, N.A.J., 2019. Seabird nutrient subsidies alter patterns of algal abundance and fish biomass on coral reefs following a bleaching event. Glob Change Biol 25, 2619–2632. https://doi.org/10.1111/gcb.14643</w:t>
      </w:r>
    </w:p>
    <w:p w14:paraId="500C3B1C" w14:textId="77777777" w:rsidR="00ED22B3" w:rsidRPr="00ED22B3" w:rsidRDefault="00ED22B3" w:rsidP="00ED22B3">
      <w:pPr>
        <w:pStyle w:val="Bibliography"/>
        <w:rPr>
          <w:lang w:val="en-US"/>
        </w:rPr>
      </w:pPr>
      <w:r w:rsidRPr="00ED22B3">
        <w:rPr>
          <w:lang w:val="en-US"/>
        </w:rPr>
        <w:t>Bracken, M.E.S., 2004. Invertebrate-mediated nutrient loading increases growth of an intertidal macroalga. J Phycol 40, 1032–1041. https://doi.org/10.1111/j.1529-8817.2004.03106.x</w:t>
      </w:r>
    </w:p>
    <w:p w14:paraId="004493F7" w14:textId="77777777" w:rsidR="00ED22B3" w:rsidRPr="00ED22B3" w:rsidRDefault="00ED22B3" w:rsidP="00ED22B3">
      <w:pPr>
        <w:pStyle w:val="Bibliography"/>
        <w:rPr>
          <w:lang w:val="en-US"/>
        </w:rPr>
      </w:pPr>
      <w:r w:rsidRPr="00ED22B3">
        <w:rPr>
          <w:lang w:val="en-US"/>
        </w:rPr>
        <w:t>Bray, R.N., Miller, A.C., Johnson, S., Krause, P.R., Robertson, D.L., Westcott, A.M., 1988. Ammonium excretion by macroinvertebrates and fishes on a subtidal rocky reef in southern California. Marine Biology 100, 21–30. https://doi.org/10.1007/BF00392951</w:t>
      </w:r>
    </w:p>
    <w:p w14:paraId="61ED28B2" w14:textId="77777777" w:rsidR="00ED22B3" w:rsidRPr="00ED22B3" w:rsidRDefault="00ED22B3" w:rsidP="00ED22B3">
      <w:pPr>
        <w:pStyle w:val="Bibliography"/>
        <w:rPr>
          <w:lang w:val="en-US"/>
        </w:rPr>
      </w:pPr>
      <w:r w:rsidRPr="00ED22B3">
        <w:rPr>
          <w:lang w:val="en-US"/>
        </w:rPr>
        <w:t>Broitman, B.R., Navarrete, S.A., Smith, F., Gaines, S.D., 2001. Geographic variation of southeastern Pacific intertidal communities. Marine Ecology Progress Series 224, 21–34. https://doi.org/10.3354/meps224021</w:t>
      </w:r>
    </w:p>
    <w:p w14:paraId="623F16D2" w14:textId="77777777" w:rsidR="00ED22B3" w:rsidRPr="00ED22B3" w:rsidRDefault="00ED22B3" w:rsidP="00ED22B3">
      <w:pPr>
        <w:pStyle w:val="Bibliography"/>
        <w:rPr>
          <w:lang w:val="en-US"/>
        </w:rPr>
      </w:pPr>
      <w:r w:rsidRPr="00ED22B3">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295B5C91" w14:textId="77777777" w:rsidR="00ED22B3" w:rsidRPr="00ED22B3" w:rsidRDefault="00ED22B3" w:rsidP="00ED22B3">
      <w:pPr>
        <w:pStyle w:val="Bibliography"/>
        <w:rPr>
          <w:lang w:val="en-US"/>
        </w:rPr>
      </w:pPr>
      <w:r w:rsidRPr="00ED22B3">
        <w:rPr>
          <w:lang w:val="en-US"/>
        </w:rPr>
        <w:t xml:space="preserve">Brzezinksi, M., Reed, D., Harrer, S., Rassweiler, A., Melack, J., Goodridge, B., Dugan, J., 2013. Multiple sources and forms of nitrogen sustain year-round kelp growth on the inner </w:t>
      </w:r>
      <w:r w:rsidRPr="00ED22B3">
        <w:rPr>
          <w:lang w:val="en-US"/>
        </w:rPr>
        <w:lastRenderedPageBreak/>
        <w:t>continental shelf of the Santa Barbara Channel. Oceanog 26, 114–123. https://doi.org/10.5670/oceanog.2013.53</w:t>
      </w:r>
    </w:p>
    <w:p w14:paraId="30FAFE31" w14:textId="77777777" w:rsidR="00ED22B3" w:rsidRPr="00ED22B3" w:rsidRDefault="00ED22B3" w:rsidP="00ED22B3">
      <w:pPr>
        <w:pStyle w:val="Bibliography"/>
        <w:rPr>
          <w:lang w:val="en-US"/>
        </w:rPr>
      </w:pPr>
      <w:r w:rsidRPr="00ED22B3">
        <w:rPr>
          <w:lang w:val="en-US"/>
        </w:rPr>
        <w:t>Cedeno, T.H., Brzezinski, M.A., Miller, R.J., Reed, D.C., 2021. An evaluation of surge uptake capability in the giant kelp (Macrocystis pyrifera) in response to pulses of three different forms of nitrogen. Mar Biol 168, 166. https://doi.org/10.1007/s00227-021-03975-z</w:t>
      </w:r>
    </w:p>
    <w:p w14:paraId="27F67DA3" w14:textId="77777777" w:rsidR="00ED22B3" w:rsidRPr="00ED22B3" w:rsidRDefault="00ED22B3" w:rsidP="00ED22B3">
      <w:pPr>
        <w:pStyle w:val="Bibliography"/>
        <w:rPr>
          <w:lang w:val="en-US"/>
        </w:rPr>
      </w:pPr>
      <w:r w:rsidRPr="00ED22B3">
        <w:rPr>
          <w:lang w:val="en-US"/>
        </w:rPr>
        <w:t>Dayton, P.K., Tegner, M.J., Edwards, P.B., Riser, K.L., 1999. Temporal and Spatial Scales of Kelp Demography: The Role of Oceanographic Climate. Ecological Monographs 69, 219–250. https://doi.org/10.1890/0012-9615(1999)069[0219:TASSOK]2.0.CO;2</w:t>
      </w:r>
    </w:p>
    <w:p w14:paraId="363E95E8" w14:textId="77777777" w:rsidR="00ED22B3" w:rsidRPr="00ED22B3" w:rsidRDefault="00ED22B3" w:rsidP="00ED22B3">
      <w:pPr>
        <w:pStyle w:val="Bibliography"/>
        <w:rPr>
          <w:lang w:val="en-US"/>
        </w:rPr>
      </w:pPr>
      <w:r w:rsidRPr="00ED22B3">
        <w:rPr>
          <w:lang w:val="en-US"/>
        </w:rPr>
        <w:t>Doughty, C.E., Roman, J., Faurby, S., Wolf, A., Haque, A., Bakker, E.S., Malhi, Y., Dunning, J.B., Svenning, J.-C., 2016. Global nutrient transport in a world of giants. Proceedings of the National Academy of Sciences 113, 868–873. https://doi.org/10.1073/pnas.1502549112</w:t>
      </w:r>
    </w:p>
    <w:p w14:paraId="1A09A7E5" w14:textId="77777777" w:rsidR="00ED22B3" w:rsidRPr="00ED22B3" w:rsidRDefault="00ED22B3" w:rsidP="00ED22B3">
      <w:pPr>
        <w:pStyle w:val="Bibliography"/>
        <w:rPr>
          <w:lang w:val="en-US"/>
        </w:rPr>
      </w:pPr>
      <w:r w:rsidRPr="00ED22B3">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7F7AC205" w14:textId="77777777" w:rsidR="00ED22B3" w:rsidRPr="00ED22B3" w:rsidRDefault="00ED22B3" w:rsidP="00ED22B3">
      <w:pPr>
        <w:pStyle w:val="Bibliography"/>
        <w:rPr>
          <w:lang w:val="en-US"/>
        </w:rPr>
      </w:pPr>
      <w:r w:rsidRPr="00ED22B3">
        <w:rPr>
          <w:lang w:val="en-US"/>
        </w:rPr>
        <w:t>Edgar, G., Stuart-Smith, R., 2009. Ecological effects of marine protected areas on rocky reef communities—a continental-scale analysis. Mar. Ecol. Prog. Ser. 388, 51–62. https://doi.org/10.3354/meps08149</w:t>
      </w:r>
    </w:p>
    <w:p w14:paraId="2372451C" w14:textId="77777777" w:rsidR="00ED22B3" w:rsidRPr="00ED22B3" w:rsidRDefault="00ED22B3" w:rsidP="00ED22B3">
      <w:pPr>
        <w:pStyle w:val="Bibliography"/>
        <w:rPr>
          <w:lang w:val="en-US"/>
        </w:rPr>
      </w:pPr>
      <w:r w:rsidRPr="00ED22B3">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71D2106C" w14:textId="77777777" w:rsidR="00ED22B3" w:rsidRPr="00ED22B3" w:rsidRDefault="00ED22B3" w:rsidP="00ED22B3">
      <w:pPr>
        <w:pStyle w:val="Bibliography"/>
        <w:rPr>
          <w:lang w:val="en-US"/>
        </w:rPr>
      </w:pPr>
      <w:r w:rsidRPr="00ED22B3">
        <w:rPr>
          <w:lang w:val="en-US"/>
        </w:rPr>
        <w:t>Francis, F.T., Côté, I.M., 2018. Fish movement drives spatial and temporal patterns of nutrient provisioning on coral reef patches. Ecosphere 9, e02225. https://doi.org/10.1002/ecs2.2225</w:t>
      </w:r>
    </w:p>
    <w:p w14:paraId="22CCE37E" w14:textId="77777777" w:rsidR="00ED22B3" w:rsidRPr="00ED22B3" w:rsidRDefault="00ED22B3" w:rsidP="00ED22B3">
      <w:pPr>
        <w:pStyle w:val="Bibliography"/>
        <w:rPr>
          <w:lang w:val="en-US"/>
        </w:rPr>
      </w:pPr>
      <w:r w:rsidRPr="00ED22B3">
        <w:rPr>
          <w:lang w:val="en-US"/>
        </w:rPr>
        <w:t>Froese, R., Thorson, J.T., Reyes Jr, R.B., 2014. A Bayesian approach for estimating length-weight relationships in fishes. Journal of Applied Ichthyology 30, 78–85. https://doi.org/10.1111/jai.12299</w:t>
      </w:r>
    </w:p>
    <w:p w14:paraId="29400D99" w14:textId="77777777" w:rsidR="00ED22B3" w:rsidRPr="00ED22B3" w:rsidRDefault="00ED22B3" w:rsidP="00ED22B3">
      <w:pPr>
        <w:pStyle w:val="Bibliography"/>
        <w:rPr>
          <w:lang w:val="en-US"/>
        </w:rPr>
      </w:pPr>
      <w:r w:rsidRPr="00ED22B3">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19568299" w14:textId="77777777" w:rsidR="00ED22B3" w:rsidRPr="00ED22B3" w:rsidRDefault="00ED22B3" w:rsidP="00ED22B3">
      <w:pPr>
        <w:pStyle w:val="Bibliography"/>
        <w:rPr>
          <w:lang w:val="en-US"/>
        </w:rPr>
      </w:pPr>
      <w:r w:rsidRPr="00ED22B3">
        <w:rPr>
          <w:lang w:val="en-US"/>
        </w:rPr>
        <w:t>Graham, M.H., 2004. Effects of Local Deforestation on the Diversity and Structure of Southern California Giant Kelp Forest Food Webs. Ecosystems 7, 341–357. https://doi.org/10.1007/s10021-003-0245-6</w:t>
      </w:r>
    </w:p>
    <w:p w14:paraId="26DCDD28" w14:textId="77777777" w:rsidR="00ED22B3" w:rsidRPr="00ED22B3" w:rsidRDefault="00ED22B3" w:rsidP="00ED22B3">
      <w:pPr>
        <w:pStyle w:val="Bibliography"/>
        <w:rPr>
          <w:lang w:val="en-US"/>
        </w:rPr>
      </w:pPr>
      <w:r w:rsidRPr="00ED22B3">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021D1C81" w14:textId="77777777" w:rsidR="00ED22B3" w:rsidRPr="00ED22B3" w:rsidRDefault="00ED22B3" w:rsidP="00ED22B3">
      <w:pPr>
        <w:pStyle w:val="Bibliography"/>
        <w:rPr>
          <w:lang w:val="en-US"/>
        </w:rPr>
      </w:pPr>
      <w:r w:rsidRPr="00ED22B3">
        <w:rPr>
          <w:lang w:val="en-US"/>
        </w:rPr>
        <w:lastRenderedPageBreak/>
        <w:t>Hartig, F., 2022. DHARMa: Residual Diagnostics for Hierarchical (Multi-Level / Mixed) Regression Models. R package version 0.4.6.</w:t>
      </w:r>
    </w:p>
    <w:p w14:paraId="31DB3397" w14:textId="77777777" w:rsidR="00ED22B3" w:rsidRPr="00ED22B3" w:rsidRDefault="00ED22B3" w:rsidP="00ED22B3">
      <w:pPr>
        <w:pStyle w:val="Bibliography"/>
        <w:rPr>
          <w:lang w:val="en-US"/>
        </w:rPr>
      </w:pPr>
      <w:r w:rsidRPr="00ED22B3">
        <w:rPr>
          <w:lang w:val="en-US"/>
        </w:rPr>
        <w:t>Hernández-Carmona, G., Robledo, D., Serviere-Zaragoza, E., 2001. Effect of Nutrient Availability on Macrocystis pyrifera Recruitment and Survival near Its Southern Limit off Baja California 44, 221–229. https://doi.org/10.1515/BOT.2001.029</w:t>
      </w:r>
    </w:p>
    <w:p w14:paraId="41570093" w14:textId="77777777" w:rsidR="00ED22B3" w:rsidRPr="00ED22B3" w:rsidRDefault="00ED22B3" w:rsidP="00ED22B3">
      <w:pPr>
        <w:pStyle w:val="Bibliography"/>
        <w:rPr>
          <w:lang w:val="en-US"/>
        </w:rPr>
      </w:pPr>
      <w:r w:rsidRPr="00ED22B3">
        <w:rPr>
          <w:lang w:val="en-US"/>
        </w:rPr>
        <w:t>Holbrook, S.J., Brooks, A.J., Schmitt, R.J., Stewart, H.L., 2008. Effects of sheltering fish on growth of their host corals. Mar Biol 155, 521–530. https://doi.org/10.1007/s00227-008-1051-7</w:t>
      </w:r>
    </w:p>
    <w:p w14:paraId="41BDD447" w14:textId="77777777" w:rsidR="00ED22B3" w:rsidRPr="00ED22B3" w:rsidRDefault="00ED22B3" w:rsidP="00ED22B3">
      <w:pPr>
        <w:pStyle w:val="Bibliography"/>
        <w:rPr>
          <w:lang w:val="en-US"/>
        </w:rPr>
      </w:pPr>
      <w:r w:rsidRPr="00ED22B3">
        <w:rPr>
          <w:lang w:val="en-US"/>
        </w:rPr>
        <w:t>Holmes, R.M., Aminot, A., Kerouel, R., Hooker, B.A., Peterson, B.J., 1999. A simple and precise method for measuring ammonium in marine and freshwater ecosystems. Canadian Journal of Fisheries and Aquatic Sciences 56, 1801–1808. https://doi.org/10.1139/f99-128</w:t>
      </w:r>
    </w:p>
    <w:p w14:paraId="2A858F92" w14:textId="77777777" w:rsidR="00ED22B3" w:rsidRPr="00ED22B3" w:rsidRDefault="00ED22B3" w:rsidP="00ED22B3">
      <w:pPr>
        <w:pStyle w:val="Bibliography"/>
        <w:rPr>
          <w:lang w:val="en-US"/>
        </w:rPr>
      </w:pPr>
      <w:r w:rsidRPr="00ED22B3">
        <w:rPr>
          <w:lang w:val="en-US"/>
        </w:rPr>
        <w:t>Howard, B.R., Francis, F.T., Côté, I.M., Therriault, T.W., 2019. Habitat alteration by invasive European green crab (Carcinus maenas) causes eelgrass loss in British Columbia, Canada. Biol Invasions 21, 3607–3618. https://doi.org/10.1007/s10530-019-02072-z</w:t>
      </w:r>
    </w:p>
    <w:p w14:paraId="60E19D78" w14:textId="77777777" w:rsidR="00ED22B3" w:rsidRPr="00ED22B3" w:rsidRDefault="00ED22B3" w:rsidP="00ED22B3">
      <w:pPr>
        <w:pStyle w:val="Bibliography"/>
        <w:rPr>
          <w:lang w:val="en-US"/>
        </w:rPr>
      </w:pPr>
      <w:r w:rsidRPr="00ED22B3">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4A62DEBB" w14:textId="77777777" w:rsidR="00ED22B3" w:rsidRPr="00ED22B3" w:rsidRDefault="00ED22B3" w:rsidP="00ED22B3">
      <w:pPr>
        <w:pStyle w:val="Bibliography"/>
        <w:rPr>
          <w:lang w:val="en-US"/>
        </w:rPr>
      </w:pPr>
      <w:r w:rsidRPr="00ED22B3">
        <w:rPr>
          <w:lang w:val="en-US"/>
        </w:rPr>
        <w:t>Jackson, G.A., Winant, C.D., 1983. Effect of a kelp forest on coastal currents. Continental Shelf Research 2, 75–80. https://doi.org/10.1016/0278-4343(83)90023-7</w:t>
      </w:r>
    </w:p>
    <w:p w14:paraId="4E07997A" w14:textId="77777777" w:rsidR="00ED22B3" w:rsidRPr="00ED22B3" w:rsidRDefault="00ED22B3" w:rsidP="00ED22B3">
      <w:pPr>
        <w:pStyle w:val="Bibliography"/>
        <w:rPr>
          <w:lang w:val="en-US"/>
        </w:rPr>
      </w:pPr>
      <w:r w:rsidRPr="00ED22B3">
        <w:rPr>
          <w:lang w:val="en-US"/>
        </w:rPr>
        <w:t>Kerr, M.R., Alroy, J., 2023. Body size and abundance are decoupled from species richness in Australian marine bivalves. Frontiers of Biogeography 15. https://doi.org/10.21425/F5FBG58651</w:t>
      </w:r>
    </w:p>
    <w:p w14:paraId="1497CC98" w14:textId="77777777" w:rsidR="00ED22B3" w:rsidRPr="00ED22B3" w:rsidRDefault="00ED22B3" w:rsidP="00ED22B3">
      <w:pPr>
        <w:pStyle w:val="Bibliography"/>
        <w:rPr>
          <w:lang w:val="en-US"/>
        </w:rPr>
      </w:pPr>
      <w:r w:rsidRPr="00ED22B3">
        <w:rPr>
          <w:lang w:val="en-US"/>
        </w:rPr>
        <w:t>Layman, C.A., Allgeier, J.E., Montaña, C.G., 2016. Mechanistic evidence of enhanced production on artificial reefs: A case study in a Bahamian seagrass ecosystem. Ecol Eng 95, 574–579. https://doi.org/10.1016/j.ecoleng.2016.06.109</w:t>
      </w:r>
    </w:p>
    <w:p w14:paraId="1E908C95" w14:textId="77777777" w:rsidR="00ED22B3" w:rsidRPr="00ED22B3" w:rsidRDefault="00ED22B3" w:rsidP="00ED22B3">
      <w:pPr>
        <w:pStyle w:val="Bibliography"/>
        <w:rPr>
          <w:lang w:val="en-US"/>
        </w:rPr>
      </w:pPr>
      <w:r w:rsidRPr="00ED22B3">
        <w:rPr>
          <w:lang w:val="en-US"/>
        </w:rPr>
        <w:t>Lees, L.E., Jordan, S.N.Z., Bracken, M.E.S., 2024. Kelps may compensate for low nitrate availability by using regenerated forms of nitrogen, including urea and ammonium. Journal of Phycology 60, 768–777. https://doi.org/10.1111/jpy.13459</w:t>
      </w:r>
    </w:p>
    <w:p w14:paraId="2A6DEDCC" w14:textId="77777777" w:rsidR="00ED22B3" w:rsidRPr="00ED22B3" w:rsidRDefault="00ED22B3" w:rsidP="00ED22B3">
      <w:pPr>
        <w:pStyle w:val="Bibliography"/>
        <w:rPr>
          <w:lang w:val="en-US"/>
        </w:rPr>
      </w:pPr>
      <w:r w:rsidRPr="00ED22B3">
        <w:rPr>
          <w:lang w:val="en-US"/>
        </w:rPr>
        <w:t>Leibold, M.A., 1991. Biodiversity and nutrient enrichment in pond plankton communities. Evol. Ecol. Res 1, 73–95.</w:t>
      </w:r>
    </w:p>
    <w:p w14:paraId="56487164" w14:textId="77777777" w:rsidR="00ED22B3" w:rsidRPr="00ED22B3" w:rsidRDefault="00ED22B3" w:rsidP="00ED22B3">
      <w:pPr>
        <w:pStyle w:val="Bibliography"/>
        <w:rPr>
          <w:lang w:val="en-US"/>
        </w:rPr>
      </w:pPr>
      <w:r w:rsidRPr="00ED22B3">
        <w:rPr>
          <w:lang w:val="en-US"/>
        </w:rPr>
        <w:t>Lobban, C.S., Harrison, P.J., 1994. Seaweed Ecology and Physiology. Cambridge University Press.</w:t>
      </w:r>
    </w:p>
    <w:p w14:paraId="3432F1B4" w14:textId="77777777" w:rsidR="00ED22B3" w:rsidRPr="00ED22B3" w:rsidRDefault="00ED22B3" w:rsidP="00ED22B3">
      <w:pPr>
        <w:pStyle w:val="Bibliography"/>
        <w:rPr>
          <w:lang w:val="en-US"/>
        </w:rPr>
      </w:pPr>
      <w:r w:rsidRPr="00ED22B3">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216F6135" w14:textId="77777777" w:rsidR="00ED22B3" w:rsidRPr="00ED22B3" w:rsidRDefault="00ED22B3" w:rsidP="00ED22B3">
      <w:pPr>
        <w:pStyle w:val="Bibliography"/>
        <w:rPr>
          <w:lang w:val="en-US"/>
        </w:rPr>
      </w:pPr>
      <w:r w:rsidRPr="00ED22B3">
        <w:rPr>
          <w:lang w:val="en-US"/>
        </w:rPr>
        <w:t>Mann, K.H., 1973. Seaweeds: Their Productivity and Strategy for Growth. Science 182, 975–981. https://doi.org/10.1126/science.182.4116.975</w:t>
      </w:r>
    </w:p>
    <w:p w14:paraId="48F0E76D" w14:textId="77777777" w:rsidR="00ED22B3" w:rsidRPr="00ED22B3" w:rsidRDefault="00ED22B3" w:rsidP="00ED22B3">
      <w:pPr>
        <w:pStyle w:val="Bibliography"/>
        <w:rPr>
          <w:lang w:val="en-US"/>
        </w:rPr>
      </w:pPr>
      <w:r w:rsidRPr="00ED22B3">
        <w:rPr>
          <w:lang w:val="en-US"/>
        </w:rPr>
        <w:t>McInturf, A.G., Pollack, L., Yang, L.H., Spiegel, O., 2019. Vectors with autonomy: what distinguishes animal-mediated nutrient transport from abiotic vectors? Biological Reviews 94, 1761–1773. https://doi.org/10.1111/brv.12525</w:t>
      </w:r>
    </w:p>
    <w:p w14:paraId="5CEB0AC6" w14:textId="77777777" w:rsidR="00ED22B3" w:rsidRPr="00ED22B3" w:rsidRDefault="00ED22B3" w:rsidP="00ED22B3">
      <w:pPr>
        <w:pStyle w:val="Bibliography"/>
        <w:rPr>
          <w:lang w:val="en-US"/>
        </w:rPr>
      </w:pPr>
      <w:r w:rsidRPr="00ED22B3">
        <w:rPr>
          <w:lang w:val="en-US"/>
        </w:rPr>
        <w:t>Mellin, C., Bradshaw, C.J.A., Meekan, M.G., Caley, M.J., 2010. Environmental and spatial predictors of species richness and abundance in coral reef fishes. Global Ecology and Biogeography 19, 212–222. https://doi.org/10.1111/j.1466-8238.2009.00513.x</w:t>
      </w:r>
    </w:p>
    <w:p w14:paraId="40094764" w14:textId="77777777" w:rsidR="00ED22B3" w:rsidRPr="00ED22B3" w:rsidRDefault="00ED22B3" w:rsidP="00ED22B3">
      <w:pPr>
        <w:pStyle w:val="Bibliography"/>
        <w:rPr>
          <w:lang w:val="en-US"/>
        </w:rPr>
      </w:pPr>
      <w:r w:rsidRPr="00ED22B3">
        <w:rPr>
          <w:lang w:val="en-US"/>
        </w:rPr>
        <w:lastRenderedPageBreak/>
        <w:t>Menge, B.A., 1992. Community Regulation: Under What Conditions Are Bottom-Up Factors Important on Rocky Shores? Ecology 73, 755–765. https://doi.org/10.2307/1940155</w:t>
      </w:r>
    </w:p>
    <w:p w14:paraId="3F048BAA" w14:textId="77777777" w:rsidR="00ED22B3" w:rsidRPr="00ED22B3" w:rsidRDefault="00ED22B3" w:rsidP="00ED22B3">
      <w:pPr>
        <w:pStyle w:val="Bibliography"/>
        <w:rPr>
          <w:lang w:val="en-US"/>
        </w:rPr>
      </w:pPr>
      <w:r w:rsidRPr="00ED22B3">
        <w:rPr>
          <w:lang w:val="en-US"/>
        </w:rPr>
        <w:t>Menge, B.A., Daley, B.A., Wheeler, P.A., Dahlhoff, E., Sanford, E., Strub, P.T., 1997. Benthic–pelagic links and rocky intertidal communities: Bottom-up effects on top-down control? Proceedings of the National Academy of Sciences 94, 14530–14535. https://doi.org/10.1073/pnas.94.26.14530</w:t>
      </w:r>
    </w:p>
    <w:p w14:paraId="2C6EC569" w14:textId="77777777" w:rsidR="00ED22B3" w:rsidRPr="00ED22B3" w:rsidRDefault="00ED22B3" w:rsidP="00ED22B3">
      <w:pPr>
        <w:pStyle w:val="Bibliography"/>
        <w:rPr>
          <w:lang w:val="en-US"/>
        </w:rPr>
      </w:pPr>
      <w:r w:rsidRPr="00ED22B3">
        <w:rPr>
          <w:lang w:val="en-US"/>
        </w:rPr>
        <w:t>Meyer, J.L., Schultz, E.T., 1985. Migrating haemulid fishes as a source of nutrients and organic matter on coral reefs. Limnol Oceanogr 30, 146–156.</w:t>
      </w:r>
    </w:p>
    <w:p w14:paraId="30982004" w14:textId="77777777" w:rsidR="00ED22B3" w:rsidRPr="00ED22B3" w:rsidRDefault="00ED22B3" w:rsidP="00ED22B3">
      <w:pPr>
        <w:pStyle w:val="Bibliography"/>
        <w:rPr>
          <w:lang w:val="en-US"/>
        </w:rPr>
      </w:pPr>
      <w:r w:rsidRPr="00ED22B3">
        <w:rPr>
          <w:lang w:val="en-US"/>
        </w:rPr>
        <w:t>Meyer, J.L., Schultz, E.T., Helfman, G.S., 1983. Fish schools: An asset to corals. Science 220, 1047–1049. https://doi.org/10.1126/science.220.4601.1047</w:t>
      </w:r>
    </w:p>
    <w:p w14:paraId="57110F3F" w14:textId="77777777" w:rsidR="00ED22B3" w:rsidRPr="00ED22B3" w:rsidRDefault="00ED22B3" w:rsidP="00ED22B3">
      <w:pPr>
        <w:pStyle w:val="Bibliography"/>
        <w:rPr>
          <w:lang w:val="en-US"/>
        </w:rPr>
      </w:pPr>
      <w:r w:rsidRPr="00ED22B3">
        <w:rPr>
          <w:lang w:val="en-US"/>
        </w:rPr>
        <w:t>Miller, R.J., Lafferty, K.D., Lamy, T., Kui, L., Rassweiler, A., Reed, D.C., 2018. Giant kelp, Macrocystis pyrifera, increases faunal diversity through physical engineering. Proceedings of the Royal Society B: Biological Sciences 285, 20172571. https://doi.org/10.1098/rspb.2017.2571</w:t>
      </w:r>
    </w:p>
    <w:p w14:paraId="4482BCE7" w14:textId="77777777" w:rsidR="00ED22B3" w:rsidRPr="00ED22B3" w:rsidRDefault="00ED22B3" w:rsidP="00ED22B3">
      <w:pPr>
        <w:pStyle w:val="Bibliography"/>
        <w:rPr>
          <w:lang w:val="en-US"/>
        </w:rPr>
      </w:pPr>
      <w:r w:rsidRPr="00ED22B3">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6695BBAA" w14:textId="77777777" w:rsidR="00ED22B3" w:rsidRPr="00ED22B3" w:rsidRDefault="00ED22B3" w:rsidP="00ED22B3">
      <w:pPr>
        <w:pStyle w:val="Bibliography"/>
        <w:rPr>
          <w:lang w:val="en-US"/>
        </w:rPr>
      </w:pPr>
      <w:r w:rsidRPr="00ED22B3">
        <w:rPr>
          <w:lang w:val="en-US"/>
        </w:rPr>
        <w:t>Murie, K.A., Bourdeau, P.E., 2020. Fragmented kelp forest canopies retain their ability to alter local seawater chemistry. Sci Rep 10, 11939. https://doi.org/10.1038/s41598-020-68841-2</w:t>
      </w:r>
    </w:p>
    <w:p w14:paraId="194D491E" w14:textId="77777777" w:rsidR="00ED22B3" w:rsidRPr="00ED22B3" w:rsidRDefault="00ED22B3" w:rsidP="00ED22B3">
      <w:pPr>
        <w:pStyle w:val="Bibliography"/>
        <w:rPr>
          <w:lang w:val="en-US"/>
        </w:rPr>
      </w:pPr>
      <w:r w:rsidRPr="00ED22B3">
        <w:rPr>
          <w:lang w:val="en-US"/>
        </w:rPr>
        <w:t>Nielsen, K.J., Navarrete, S.A., 2004. Mesoscale regulation comes from the bottom-up: intertidal interactions between consumers and upwelling. Ecology Letters 7, 31–41. https://doi.org/10.1046/j.1461-0248.2003.00542.x</w:t>
      </w:r>
    </w:p>
    <w:p w14:paraId="44FACE01" w14:textId="77777777" w:rsidR="00ED22B3" w:rsidRPr="00ED22B3" w:rsidRDefault="00ED22B3" w:rsidP="00ED22B3">
      <w:pPr>
        <w:pStyle w:val="Bibliography"/>
        <w:rPr>
          <w:lang w:val="en-US"/>
        </w:rPr>
      </w:pPr>
      <w:r w:rsidRPr="00ED22B3">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64BDC87D" w14:textId="77777777" w:rsidR="00ED22B3" w:rsidRPr="00ED22B3" w:rsidRDefault="00ED22B3" w:rsidP="00ED22B3">
      <w:pPr>
        <w:pStyle w:val="Bibliography"/>
        <w:rPr>
          <w:lang w:val="en-US"/>
        </w:rPr>
      </w:pPr>
      <w:r w:rsidRPr="00ED22B3">
        <w:rPr>
          <w:lang w:val="en-US"/>
        </w:rPr>
        <w:t>Paine, R.T., 1986. Benthic community—water column coupling during the 1982-1983 El Niño. Are community changes at high latitudes attributable to cause or coincidence?1. Limnology and Oceanography 31, 351–360. https://doi.org/10.4319/lo.1986.31.2.0351</w:t>
      </w:r>
    </w:p>
    <w:p w14:paraId="5FC1523A" w14:textId="77777777" w:rsidR="00ED22B3" w:rsidRPr="00ED22B3" w:rsidRDefault="00ED22B3" w:rsidP="00ED22B3">
      <w:pPr>
        <w:pStyle w:val="Bibliography"/>
        <w:rPr>
          <w:lang w:val="en-US"/>
        </w:rPr>
      </w:pPr>
      <w:r w:rsidRPr="00ED22B3">
        <w:rPr>
          <w:lang w:val="en-US"/>
        </w:rPr>
        <w:t>Pawlowicz, R., 2017. Seasonal cycles, hypoxia, and renewal in a coastal fjord (Barkley Sound, British Columbia). Atmosphere-Ocean 55, 264–283. https://doi.org/10.1080/07055900.2017.1374240</w:t>
      </w:r>
    </w:p>
    <w:p w14:paraId="167C6DB7" w14:textId="77777777" w:rsidR="00ED22B3" w:rsidRPr="00ED22B3" w:rsidRDefault="00ED22B3" w:rsidP="00ED22B3">
      <w:pPr>
        <w:pStyle w:val="Bibliography"/>
        <w:rPr>
          <w:lang w:val="en-US"/>
        </w:rPr>
      </w:pPr>
      <w:r w:rsidRPr="00ED22B3">
        <w:rPr>
          <w:lang w:val="en-US"/>
        </w:rPr>
        <w:t>Pfister, C.A., Altabet, M.A., Post, D., 2014. Animal regeneration and microbial retention of nitrogen along coastal rocky shores. Ecology 95, 2803–2814. https://doi.org/10.1890/13-1825.1</w:t>
      </w:r>
    </w:p>
    <w:p w14:paraId="3E89B583" w14:textId="77777777" w:rsidR="00ED22B3" w:rsidRPr="00ED22B3" w:rsidRDefault="00ED22B3" w:rsidP="00ED22B3">
      <w:pPr>
        <w:pStyle w:val="Bibliography"/>
        <w:rPr>
          <w:lang w:val="en-US"/>
        </w:rPr>
      </w:pPr>
      <w:r w:rsidRPr="00ED22B3">
        <w:rPr>
          <w:lang w:val="en-US"/>
        </w:rPr>
        <w:t>Pfister, C.A., Altabet, M.A., Weigel, B.L., 2019. Kelp beds and their local effects on seawater chemistry, productivity, and microbial communities. Ecology 100, e02798. https://doi.org/10.1002/ecy.2798</w:t>
      </w:r>
    </w:p>
    <w:p w14:paraId="440526A0" w14:textId="77777777" w:rsidR="00ED22B3" w:rsidRPr="00ED22B3" w:rsidRDefault="00ED22B3" w:rsidP="00ED22B3">
      <w:pPr>
        <w:pStyle w:val="Bibliography"/>
        <w:rPr>
          <w:lang w:val="en-US"/>
        </w:rPr>
      </w:pPr>
      <w:r w:rsidRPr="00ED22B3">
        <w:rPr>
          <w:lang w:val="en-US"/>
        </w:rPr>
        <w:lastRenderedPageBreak/>
        <w:t>Phillips, J.C., Hurd, C.L., 2004. Kinetics of nitrate, ammonium, and urea uptake by four intertidal seaweeds from New Zealand. J Phycol 40, 534–545. https://doi.org/10.1111/j.1529-8817.2004.03157.x</w:t>
      </w:r>
    </w:p>
    <w:p w14:paraId="14A79F45" w14:textId="77777777" w:rsidR="00ED22B3" w:rsidRPr="00ED22B3" w:rsidRDefault="00ED22B3" w:rsidP="00ED22B3">
      <w:pPr>
        <w:pStyle w:val="Bibliography"/>
        <w:rPr>
          <w:lang w:val="en-US"/>
        </w:rPr>
      </w:pPr>
      <w:r w:rsidRPr="00ED22B3">
        <w:rPr>
          <w:lang w:val="en-US"/>
        </w:rPr>
        <w:t>Probyn, T.A., Chapman, A.R.O., 1983. Summer growth of Chordaria flagelliformis (O.F. Muell.) C. Ag.: Physiological strategies in a nutrient stressed environment. Journal of Experimental Marine Biology and Ecology 73, 243–271. https://doi.org/10.1016/0022-0981(83)90050-3</w:t>
      </w:r>
    </w:p>
    <w:p w14:paraId="7D95D70E" w14:textId="77777777" w:rsidR="00ED22B3" w:rsidRPr="00ED22B3" w:rsidRDefault="00ED22B3" w:rsidP="00ED22B3">
      <w:pPr>
        <w:pStyle w:val="Bibliography"/>
        <w:rPr>
          <w:lang w:val="en-US"/>
        </w:rPr>
      </w:pPr>
      <w:r w:rsidRPr="00ED22B3">
        <w:rPr>
          <w:lang w:val="en-US"/>
        </w:rPr>
        <w:t>R Core Team, 2019. R: A language and environment for statistical computing.</w:t>
      </w:r>
    </w:p>
    <w:p w14:paraId="78682EBE" w14:textId="77777777" w:rsidR="00ED22B3" w:rsidRPr="00ED22B3" w:rsidRDefault="00ED22B3" w:rsidP="00ED22B3">
      <w:pPr>
        <w:pStyle w:val="Bibliography"/>
        <w:rPr>
          <w:lang w:val="en-US"/>
        </w:rPr>
      </w:pPr>
      <w:r w:rsidRPr="00ED22B3">
        <w:rPr>
          <w:lang w:val="en-US"/>
        </w:rPr>
        <w:t>Roman, J., McCarthy, J.J., 2010. The Whale Pump: Marine Mammals Enhance Primary Productivity in a Coastal Basin. PLoS ONE 5, e13255. https://doi.org/10.1371/journal.pone.0013255</w:t>
      </w:r>
    </w:p>
    <w:p w14:paraId="4FD61633" w14:textId="77777777" w:rsidR="00ED22B3" w:rsidRPr="00ED22B3" w:rsidRDefault="00ED22B3" w:rsidP="00ED22B3">
      <w:pPr>
        <w:pStyle w:val="Bibliography"/>
        <w:rPr>
          <w:lang w:val="en-US"/>
        </w:rPr>
      </w:pPr>
      <w:r w:rsidRPr="00ED22B3">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631E8103" w14:textId="77777777" w:rsidR="00ED22B3" w:rsidRPr="00ED22B3" w:rsidRDefault="00ED22B3" w:rsidP="00ED22B3">
      <w:pPr>
        <w:pStyle w:val="Bibliography"/>
        <w:rPr>
          <w:lang w:val="en-US"/>
        </w:rPr>
      </w:pPr>
      <w:r w:rsidRPr="00ED22B3">
        <w:rPr>
          <w:lang w:val="en-US"/>
        </w:rPr>
        <w:t>RStudio Team, 2016. RStudio: Integrated development for R.</w:t>
      </w:r>
    </w:p>
    <w:p w14:paraId="24482BCE" w14:textId="77777777" w:rsidR="00ED22B3" w:rsidRPr="00ED22B3" w:rsidRDefault="00ED22B3" w:rsidP="00ED22B3">
      <w:pPr>
        <w:pStyle w:val="Bibliography"/>
        <w:rPr>
          <w:lang w:val="en-US"/>
        </w:rPr>
      </w:pPr>
      <w:r w:rsidRPr="00ED22B3">
        <w:rPr>
          <w:lang w:val="en-US"/>
        </w:rPr>
        <w:t>Sandoval-Gil, J., Alexandre, A., Santos, R., Camacho-Ibar, V.F., 2016. Nitrogen Uptake and Internal Recycling in Zostera marina Exposed to Oyster Farming: Eelgrass Potential as a Natural Biofilter. Estuaries and Coasts 39, 1694–1708. https://doi.org/10.1007/s12237-016-0102-4</w:t>
      </w:r>
    </w:p>
    <w:p w14:paraId="7FC53DE5" w14:textId="77777777" w:rsidR="00ED22B3" w:rsidRPr="00ED22B3" w:rsidRDefault="00ED22B3" w:rsidP="00ED22B3">
      <w:pPr>
        <w:pStyle w:val="Bibliography"/>
        <w:rPr>
          <w:lang w:val="en-US"/>
        </w:rPr>
      </w:pPr>
      <w:r w:rsidRPr="00ED22B3">
        <w:rPr>
          <w:lang w:val="en-US"/>
        </w:rPr>
        <w:t>Savage, C., 2019. Seabird nutrients are assimilated by corals and enhance coral growth rates. Sci Rep 9, 4284. https://doi.org/10.1038/s41598-019-41030-6</w:t>
      </w:r>
    </w:p>
    <w:p w14:paraId="4CE48602" w14:textId="77777777" w:rsidR="00ED22B3" w:rsidRPr="00ED22B3" w:rsidRDefault="00ED22B3" w:rsidP="00ED22B3">
      <w:pPr>
        <w:pStyle w:val="Bibliography"/>
        <w:rPr>
          <w:lang w:val="en-US"/>
        </w:rPr>
      </w:pPr>
      <w:r w:rsidRPr="00ED22B3">
        <w:rPr>
          <w:lang w:val="en-US"/>
        </w:rPr>
        <w:t>Sellers, A.J., Leung, B., Torchin, M.E., 2020. Global meta-analysis of how marine upwelling affects herbivory. Global Ecology and Biogeography 29, 370–383. https://doi.org/10.1111/geb.13023</w:t>
      </w:r>
    </w:p>
    <w:p w14:paraId="75F5D251" w14:textId="77777777" w:rsidR="00ED22B3" w:rsidRPr="00ED22B3" w:rsidRDefault="00ED22B3" w:rsidP="00ED22B3">
      <w:pPr>
        <w:pStyle w:val="Bibliography"/>
        <w:rPr>
          <w:lang w:val="en-US"/>
        </w:rPr>
      </w:pPr>
      <w:r w:rsidRPr="00ED22B3">
        <w:rPr>
          <w:lang w:val="en-US"/>
        </w:rPr>
        <w:t>Shantz, A.A., Ladd, M.C., Schrack, E., Burkepile, D.E., 2015. Fish-derived nutrient hotspots shape coral reef benthic communities. Ecological Applications 25, 2142–2152. https://doi.org/10.1890/14-2209.1</w:t>
      </w:r>
    </w:p>
    <w:p w14:paraId="7292543A" w14:textId="77777777" w:rsidR="00ED22B3" w:rsidRPr="00ED22B3" w:rsidRDefault="00ED22B3" w:rsidP="00ED22B3">
      <w:pPr>
        <w:pStyle w:val="Bibliography"/>
        <w:rPr>
          <w:lang w:val="en-US"/>
        </w:rPr>
      </w:pPr>
      <w:r w:rsidRPr="00ED22B3">
        <w:rPr>
          <w:lang w:val="en-US"/>
        </w:rPr>
        <w:t>Smale, D.A., Burrows, M.T., Moore, P., O’Connor, N., Hawkins, S.J., 2013. Threats and knowledge gaps for ecosystem services provided by kelp forests: a northeast Atlantic perspective. Ecology and Evolution 3, 4016–4038. https://doi.org/10.1002/ece3.774</w:t>
      </w:r>
    </w:p>
    <w:p w14:paraId="72B61700" w14:textId="77777777" w:rsidR="00ED22B3" w:rsidRPr="00ED22B3" w:rsidRDefault="00ED22B3" w:rsidP="00ED22B3">
      <w:pPr>
        <w:pStyle w:val="Bibliography"/>
        <w:rPr>
          <w:lang w:val="en-US"/>
        </w:rPr>
      </w:pPr>
      <w:r w:rsidRPr="00ED22B3">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4E9D446C" w14:textId="77777777" w:rsidR="00ED22B3" w:rsidRPr="00ED22B3" w:rsidRDefault="00ED22B3" w:rsidP="00ED22B3">
      <w:pPr>
        <w:pStyle w:val="Bibliography"/>
        <w:rPr>
          <w:lang w:val="en-US"/>
        </w:rPr>
      </w:pPr>
      <w:r w:rsidRPr="00ED22B3">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0256D2F5" w14:textId="77777777" w:rsidR="00ED22B3" w:rsidRPr="00ED22B3" w:rsidRDefault="00ED22B3" w:rsidP="00ED22B3">
      <w:pPr>
        <w:pStyle w:val="Bibliography"/>
        <w:rPr>
          <w:lang w:val="en-US"/>
        </w:rPr>
      </w:pPr>
      <w:r w:rsidRPr="00ED22B3">
        <w:rPr>
          <w:lang w:val="en-US"/>
        </w:rPr>
        <w:t>Steneck, R.S., Graham, M.H., Bourque, B.J., Corbett, D., Erlandson, J.M., Estes, J.A., Tegner, M.J., 2002. Kelp forest ecosystems: biodiversity, stability, resilience and future. Environmental Conservation 29, 436–459. https://doi.org/10.1017/S0376892902000322</w:t>
      </w:r>
    </w:p>
    <w:p w14:paraId="57E7ADCF" w14:textId="77777777" w:rsidR="00ED22B3" w:rsidRPr="00ED22B3" w:rsidRDefault="00ED22B3" w:rsidP="00ED22B3">
      <w:pPr>
        <w:pStyle w:val="Bibliography"/>
        <w:rPr>
          <w:lang w:val="en-US"/>
        </w:rPr>
      </w:pPr>
      <w:r w:rsidRPr="00ED22B3">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6E03CFDE" w14:textId="77777777" w:rsidR="00ED22B3" w:rsidRPr="00ED22B3" w:rsidRDefault="00ED22B3" w:rsidP="00ED22B3">
      <w:pPr>
        <w:pStyle w:val="Bibliography"/>
        <w:rPr>
          <w:lang w:val="en-US"/>
        </w:rPr>
      </w:pPr>
      <w:r w:rsidRPr="00ED22B3">
        <w:rPr>
          <w:lang w:val="en-US"/>
        </w:rPr>
        <w:lastRenderedPageBreak/>
        <w:t>Tanasichuk, R., 1998. Interannual variations in the population biology and productivity of Euphausia pacifica in Barkley Sound, Canada, with special reference to the 1992 and 1993 warm ocean years. Mar. Ecol. Prog. Ser. 173, 163–180. https://doi.org/10.3354/meps173163</w:t>
      </w:r>
    </w:p>
    <w:p w14:paraId="234A572F" w14:textId="77777777" w:rsidR="00ED22B3" w:rsidRPr="00ED22B3" w:rsidRDefault="00ED22B3" w:rsidP="00ED22B3">
      <w:pPr>
        <w:pStyle w:val="Bibliography"/>
        <w:rPr>
          <w:lang w:val="en-US"/>
        </w:rPr>
      </w:pPr>
      <w:r w:rsidRPr="00ED22B3">
        <w:rPr>
          <w:lang w:val="en-US"/>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5FF7053" w14:textId="77777777" w:rsidR="00ED22B3" w:rsidRPr="00ED22B3" w:rsidRDefault="00ED22B3" w:rsidP="00ED22B3">
      <w:pPr>
        <w:pStyle w:val="Bibliography"/>
        <w:rPr>
          <w:lang w:val="en-US"/>
        </w:rPr>
      </w:pPr>
      <w:r w:rsidRPr="00ED22B3">
        <w:rPr>
          <w:lang w:val="en-US"/>
        </w:rPr>
        <w:t>Tilman, G.D., 1984. Plant Dominance Along an Experimental Nutrient Gradient. Ecology 65, 1445–1453. https://doi.org/10.2307/1939125</w:t>
      </w:r>
    </w:p>
    <w:p w14:paraId="63852094" w14:textId="77777777" w:rsidR="00ED22B3" w:rsidRPr="00ED22B3" w:rsidRDefault="00ED22B3" w:rsidP="00ED22B3">
      <w:pPr>
        <w:pStyle w:val="Bibliography"/>
        <w:rPr>
          <w:lang w:val="en-US"/>
        </w:rPr>
      </w:pPr>
      <w:r w:rsidRPr="00ED22B3">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053FB459" w14:textId="77777777" w:rsidR="00ED22B3" w:rsidRPr="00ED22B3" w:rsidRDefault="00ED22B3" w:rsidP="00ED22B3">
      <w:pPr>
        <w:pStyle w:val="Bibliography"/>
        <w:rPr>
          <w:lang w:val="en-US"/>
        </w:rPr>
      </w:pPr>
      <w:r w:rsidRPr="00ED22B3">
        <w:rPr>
          <w:lang w:val="en-US"/>
        </w:rPr>
        <w:t>Uthicke, S., 2001a. Nutrient regeneration by abundant coral reef holothurians. J. Exp. Mar. Biol. Ecol. 265, 153–170. https://doi.org/10.1016/S0022-0981(01)00329-X</w:t>
      </w:r>
    </w:p>
    <w:p w14:paraId="77F660FE" w14:textId="77777777" w:rsidR="00ED22B3" w:rsidRPr="00ED22B3" w:rsidRDefault="00ED22B3" w:rsidP="00ED22B3">
      <w:pPr>
        <w:pStyle w:val="Bibliography"/>
        <w:rPr>
          <w:lang w:val="en-US"/>
        </w:rPr>
      </w:pPr>
      <w:r w:rsidRPr="00ED22B3">
        <w:rPr>
          <w:lang w:val="en-US"/>
        </w:rPr>
        <w:t>Uthicke, S., 2001b. Interactions between sediment-feeders and microalgae on coral reefs: grazing losses versus production enhancement. Mar Ecol Prog Ser 210, 125–138. https://doi.org/10.3354/meps210125</w:t>
      </w:r>
    </w:p>
    <w:p w14:paraId="41F3E5FC" w14:textId="77777777" w:rsidR="00ED22B3" w:rsidRPr="00ED22B3" w:rsidRDefault="00ED22B3" w:rsidP="00ED22B3">
      <w:pPr>
        <w:pStyle w:val="Bibliography"/>
        <w:rPr>
          <w:lang w:val="en-US"/>
        </w:rPr>
      </w:pPr>
      <w:r w:rsidRPr="00ED22B3">
        <w:rPr>
          <w:lang w:val="en-US"/>
        </w:rPr>
        <w:t>Uthicke, S., Klumpp, D.W., 1998. Microphytobenthos community production at a near-shore coral reef: seasonal variation and response to ammonium recycled by holothurians. Mar Ecol Prog Ser 169, 1–11.</w:t>
      </w:r>
    </w:p>
    <w:p w14:paraId="44CADC2C" w14:textId="77777777" w:rsidR="00ED22B3" w:rsidRPr="00ED22B3" w:rsidRDefault="00ED22B3" w:rsidP="00ED22B3">
      <w:pPr>
        <w:pStyle w:val="Bibliography"/>
        <w:rPr>
          <w:lang w:val="en-US"/>
        </w:rPr>
      </w:pPr>
      <w:r w:rsidRPr="00ED22B3">
        <w:rPr>
          <w:lang w:val="en-US"/>
        </w:rPr>
        <w:t>Vanni, M.J., 2002. Nutrient cycling by animals in freshwater ecosystems. Annu Rev Ecol Syst 33, 341–370. https://doi.org/10.1146/annurev.ecolsys.33.010802.150519</w:t>
      </w:r>
    </w:p>
    <w:p w14:paraId="356D65D7" w14:textId="77777777" w:rsidR="00ED22B3" w:rsidRPr="00ED22B3" w:rsidRDefault="00ED22B3" w:rsidP="00ED22B3">
      <w:pPr>
        <w:pStyle w:val="Bibliography"/>
        <w:rPr>
          <w:lang w:val="en-US"/>
        </w:rPr>
      </w:pPr>
      <w:r w:rsidRPr="00ED22B3">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40E8CB7D" w14:textId="77777777" w:rsidR="00ED22B3" w:rsidRPr="00ED22B3" w:rsidRDefault="00ED22B3" w:rsidP="00ED22B3">
      <w:pPr>
        <w:pStyle w:val="Bibliography"/>
        <w:rPr>
          <w:lang w:val="en-US"/>
        </w:rPr>
      </w:pPr>
      <w:r w:rsidRPr="00ED22B3">
        <w:rPr>
          <w:lang w:val="en-US"/>
        </w:rPr>
        <w:t>West, E.J., Pitt, K.A., Welsh, D.T., Koop, K., Rissik, D., 2009. Top-down and bottom-up influences of jellyfish on primary productivity and planktonic assemblages. Limnol Oceanogr 54, 2058–2071. https://doi.org/10.4319/lo.2009.54.6.2058</w:t>
      </w:r>
    </w:p>
    <w:p w14:paraId="3DD340D8" w14:textId="77777777" w:rsidR="00ED22B3" w:rsidRPr="00ED22B3" w:rsidRDefault="00ED22B3" w:rsidP="00ED22B3">
      <w:pPr>
        <w:pStyle w:val="Bibliography"/>
        <w:rPr>
          <w:lang w:val="en-US"/>
        </w:rPr>
      </w:pPr>
      <w:r w:rsidRPr="00ED22B3">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6C6B6E6A" w14:textId="77777777" w:rsidR="00ED22B3" w:rsidRPr="00ED22B3" w:rsidRDefault="00ED22B3" w:rsidP="00ED22B3">
      <w:pPr>
        <w:pStyle w:val="Bibliography"/>
        <w:rPr>
          <w:lang w:val="en-US"/>
        </w:rPr>
      </w:pPr>
      <w:r w:rsidRPr="00ED22B3">
        <w:rPr>
          <w:lang w:val="en-US"/>
        </w:rPr>
        <w:t>Yee, D.A., Juliano, S.A., 2007. Abundance matters: a field experiment testing the more individuals hypothesis for richness–productivity relationships. Oecologia 153, 153–162. https://doi.org/10.1007/s00442-007-0707-1</w:t>
      </w:r>
    </w:p>
    <w:p w14:paraId="7AAB984A" w14:textId="17724462"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lastRenderedPageBreak/>
        <w:t>All data</w:t>
      </w:r>
      <w:r>
        <w:t>sets generated during the current study</w:t>
      </w:r>
      <w:r w:rsidRPr="005F1E8D">
        <w:t xml:space="preserve"> and code are available </w:t>
      </w:r>
      <w:r>
        <w:t xml:space="preserve">in the GitHub repository: </w:t>
      </w:r>
      <w:hyperlink r:id="rId20"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Em Lim" w:date="2024-10-25T13:11:00Z" w:initials="EL">
    <w:p w14:paraId="49434ED6" w14:textId="43436995"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2" w:author="Em Lim" w:date="2024-10-25T13:12:00Z" w:initials="EL">
    <w:p w14:paraId="1E95943F" w14:textId="21F64364" w:rsidR="00BB3685" w:rsidRDefault="00BB3685" w:rsidP="00BB3685">
      <w:r>
        <w:rPr>
          <w:rStyle w:val="CommentReference"/>
        </w:rPr>
        <w:annotationRef/>
      </w:r>
      <w:r>
        <w:rPr>
          <w:color w:val="000000"/>
          <w:sz w:val="20"/>
          <w:szCs w:val="20"/>
        </w:rPr>
        <w:t xml:space="preserve">Kieran: </w:t>
      </w:r>
      <w:r>
        <w:rPr>
          <w:sz w:val="20"/>
          <w:szCs w:val="20"/>
        </w:rPr>
        <w:t xml:space="preserve">Could shorten and streamline via, </w:t>
      </w:r>
    </w:p>
    <w:p w14:paraId="6B64F09A" w14:textId="77777777" w:rsidR="00BB3685" w:rsidRDefault="00BB3685" w:rsidP="00BB3685"/>
    <w:p w14:paraId="6F98A917" w14:textId="77777777" w:rsidR="00BB3685" w:rsidRDefault="00BB3685" w:rsidP="00BB3685">
      <w:r>
        <w:rPr>
          <w:sz w:val="20"/>
          <w:szCs w:val="20"/>
        </w:rPr>
        <w:t>We quantified the contribution of 48 fish and 92 macroinvertebrates to the ammonium budget…</w:t>
      </w:r>
    </w:p>
  </w:comment>
  <w:comment w:id="6" w:author="Em Lim" w:date="2024-10-25T13:14:00Z" w:initials="EL">
    <w:p w14:paraId="790650CA" w14:textId="77777777" w:rsidR="00BB3685" w:rsidRDefault="00BB3685" w:rsidP="00BB3685">
      <w:r>
        <w:rPr>
          <w:rStyle w:val="CommentReference"/>
        </w:rPr>
        <w:annotationRef/>
      </w:r>
      <w:r>
        <w:rPr>
          <w:sz w:val="20"/>
          <w:szCs w:val="20"/>
        </w:rPr>
        <w:t>alt:</w:t>
      </w:r>
    </w:p>
    <w:p w14:paraId="02563EF6" w14:textId="77777777" w:rsidR="00BB3685" w:rsidRDefault="00BB3685" w:rsidP="00BB3685">
      <w:r>
        <w:rPr>
          <w:sz w:val="20"/>
          <w:szCs w:val="20"/>
        </w:rPr>
        <w:t>Kieran:</w:t>
      </w:r>
    </w:p>
    <w:p w14:paraId="41BA144C" w14:textId="77777777" w:rsidR="00BB3685" w:rsidRDefault="00BB3685" w:rsidP="00BB3685">
      <w:r>
        <w:rPr>
          <w:sz w:val="20"/>
          <w:szCs w:val="20"/>
        </w:rPr>
        <w:t>-across a range</w:t>
      </w:r>
    </w:p>
    <w:p w14:paraId="1AA9728B" w14:textId="77777777" w:rsidR="00BB3685" w:rsidRDefault="00BB3685" w:rsidP="00BB3685">
      <w:r>
        <w:rPr>
          <w:sz w:val="20"/>
          <w:szCs w:val="20"/>
        </w:rPr>
        <w:t>-at various</w:t>
      </w:r>
    </w:p>
    <w:p w14:paraId="719BFB2F" w14:textId="77777777" w:rsidR="00BB3685" w:rsidRDefault="00BB3685" w:rsidP="00BB3685">
      <w:r>
        <w:rPr>
          <w:sz w:val="20"/>
          <w:szCs w:val="20"/>
        </w:rPr>
        <w:t>Or pull it out and go with</w:t>
      </w:r>
    </w:p>
    <w:p w14:paraId="18B8E511" w14:textId="77777777" w:rsidR="00BB3685" w:rsidRDefault="00BB3685" w:rsidP="00BB3685">
      <w:r>
        <w:rPr>
          <w:sz w:val="20"/>
          <w:szCs w:val="20"/>
        </w:rPr>
        <w:t xml:space="preserve">…productivity in a way previously… </w:t>
      </w:r>
    </w:p>
  </w:comment>
  <w:comment w:id="7"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5" w:author="Claire Attridge" w:date="2024-10-23T17:09:00Z" w:initials="CA">
    <w:p w14:paraId="536BE6B8" w14:textId="77777777" w:rsidR="007831DE" w:rsidRDefault="007831DE" w:rsidP="007831DE">
      <w:pPr>
        <w:pStyle w:val="CommentText"/>
      </w:pPr>
      <w:r>
        <w:rPr>
          <w:rStyle w:val="CommentReference"/>
        </w:rPr>
        <w:annotationRef/>
      </w:r>
      <w:r>
        <w:t>Maybe a slightly different/broader angle on the closing thought?</w:t>
      </w:r>
    </w:p>
    <w:p w14:paraId="5725E83A" w14:textId="77777777" w:rsidR="007831DE" w:rsidRDefault="007831DE" w:rsidP="007831DE">
      <w:pPr>
        <w:pStyle w:val="CommentText"/>
      </w:pPr>
      <w:r>
        <w:t xml:space="preserve">“Therefore, consumer-mediated nutrient dynamics are implicated as a previously overlooked driver of primary productivity in temperate marine systems.” </w:t>
      </w:r>
    </w:p>
  </w:comment>
  <w:comment w:id="8"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9"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10" w:author="Em Lim" w:date="2024-11-05T10:01:00Z" w:initials="EL">
    <w:p w14:paraId="64E61CA3" w14:textId="77777777" w:rsidR="000B5AFB" w:rsidRDefault="000B5AFB" w:rsidP="000B5AFB">
      <w:r>
        <w:rPr>
          <w:rStyle w:val="CommentReference"/>
        </w:rPr>
        <w:annotationRef/>
      </w:r>
      <w:r>
        <w:rPr>
          <w:color w:val="000000"/>
          <w:sz w:val="20"/>
          <w:szCs w:val="20"/>
        </w:rPr>
        <w:t>Also should cite Lønborg et al 2021</w:t>
      </w:r>
    </w:p>
  </w:comment>
  <w:comment w:id="11" w:author="Em Lim" w:date="2024-11-05T14:54:00Z" w:initials="EL">
    <w:p w14:paraId="0A3E06A7" w14:textId="77777777" w:rsidR="0091699F" w:rsidRDefault="0091699F" w:rsidP="0091699F">
      <w:r>
        <w:rPr>
          <w:rStyle w:val="CommentReference"/>
        </w:rPr>
        <w:annotationRef/>
      </w:r>
      <w:r>
        <w:rPr>
          <w:color w:val="000000"/>
          <w:sz w:val="20"/>
          <w:szCs w:val="20"/>
        </w:rPr>
        <w:t>Alt: Therefore, identifying relationships between variation in nutrient availability and primary productivity at multiple spatial scales will contribute to growing understandings of the ecological role of CND.</w:t>
      </w:r>
    </w:p>
  </w:comment>
  <w:comment w:id="12" w:author="Em Lim" w:date="2024-11-05T15:39:00Z" w:initials="EL">
    <w:p w14:paraId="3D3213EF" w14:textId="77777777" w:rsidR="007E0BA8" w:rsidRDefault="007E0BA8" w:rsidP="007E0BA8">
      <w:r>
        <w:rPr>
          <w:rStyle w:val="CommentReference"/>
        </w:rPr>
        <w:annotationRef/>
      </w:r>
      <w:r>
        <w:rPr>
          <w:color w:val="000000"/>
          <w:sz w:val="20"/>
          <w:szCs w:val="20"/>
        </w:rPr>
        <w:t>Alt: For example, at a meso-scale, the amount of nitrogen regenerated by intertidal mussel beds varies with mussel cover along an entire coastline (Pfister et al., 2014). On wave-exposed shorelines, mussel beds also contribute to small-scale, localized nutrient regeneration by increasing the concentration of nitrogen in the water column directly over the beds (Aquilino et al., 2009). And at a very small scale, mussels enrich tidepools with NH₄⁺ at low tide (Bracken, 2004).</w:t>
      </w:r>
    </w:p>
  </w:comment>
  <w:comment w:id="13" w:author="Em Lim" w:date="2024-11-06T09:53:00Z" w:initials="EL">
    <w:p w14:paraId="228198E4" w14:textId="77777777" w:rsidR="00582A7B" w:rsidRDefault="00582A7B" w:rsidP="00582A7B">
      <w:r>
        <w:rPr>
          <w:rStyle w:val="CommentReference"/>
        </w:rPr>
        <w:annotationRef/>
      </w:r>
      <w:r>
        <w:rPr>
          <w:color w:val="000000"/>
          <w:sz w:val="20"/>
          <w:szCs w:val="20"/>
        </w:rPr>
        <w:t>These are the common names for the family names, same with the invert families</w:t>
      </w:r>
    </w:p>
  </w:comment>
  <w:comment w:id="14" w:author="Em Lim" w:date="2024-10-25T13:22:00Z" w:initials="EL">
    <w:p w14:paraId="5AAE339C" w14:textId="3EDE8585" w:rsidR="00BB3685" w:rsidRDefault="00BB3685" w:rsidP="00BB3685">
      <w:r>
        <w:rPr>
          <w:rStyle w:val="CommentReference"/>
        </w:rPr>
        <w:annotationRef/>
      </w:r>
      <w:r>
        <w:rPr>
          <w:color w:val="000000"/>
          <w:sz w:val="20"/>
          <w:szCs w:val="20"/>
        </w:rPr>
        <w:t xml:space="preserve">Kieran: </w:t>
      </w:r>
      <w:r>
        <w:rPr>
          <w:sz w:val="20"/>
          <w:szCs w:val="20"/>
        </w:rPr>
        <w:t>for the 3 scales you could go with:</w:t>
      </w:r>
    </w:p>
    <w:p w14:paraId="67FEBBF7" w14:textId="77777777" w:rsidR="00BB3685" w:rsidRDefault="00BB3685" w:rsidP="00BB3685">
      <w:r>
        <w:rPr>
          <w:sz w:val="20"/>
          <w:szCs w:val="20"/>
        </w:rPr>
        <w:t>-regional (meso-scale) variation</w:t>
      </w:r>
    </w:p>
    <w:p w14:paraId="327DD9D5" w14:textId="77777777" w:rsidR="00BB3685" w:rsidRDefault="00BB3685" w:rsidP="00BB3685">
      <w:r>
        <w:rPr>
          <w:sz w:val="20"/>
          <w:szCs w:val="20"/>
        </w:rPr>
        <w:t>-site (small-scale) variation</w:t>
      </w:r>
    </w:p>
    <w:p w14:paraId="211A97D3" w14:textId="77777777" w:rsidR="00BB3685" w:rsidRDefault="00BB3685" w:rsidP="00BB3685">
      <w:r>
        <w:rPr>
          <w:sz w:val="20"/>
          <w:szCs w:val="20"/>
        </w:rPr>
        <w:t>-microhabitat (fine-scale) variation</w:t>
      </w:r>
    </w:p>
    <w:p w14:paraId="143F2C28" w14:textId="77777777" w:rsidR="00BB3685" w:rsidRDefault="00BB3685" w:rsidP="00BB3685"/>
    <w:p w14:paraId="6FF161EC" w14:textId="77777777" w:rsidR="00BB3685" w:rsidRDefault="00BB3685" w:rsidP="00BB3685"/>
  </w:comment>
  <w:comment w:id="15"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6"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7"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18" w:author="Em Lim" w:date="2024-11-06T10:05:00Z" w:initials="EL">
    <w:p w14:paraId="38322941" w14:textId="77777777" w:rsidR="00B42CBE" w:rsidRDefault="00B42CBE" w:rsidP="00B42CBE">
      <w:r>
        <w:rPr>
          <w:rStyle w:val="CommentReference"/>
        </w:rPr>
        <w:annotationRef/>
      </w:r>
      <w:r>
        <w:rPr>
          <w:color w:val="000000"/>
          <w:sz w:val="20"/>
          <w:szCs w:val="20"/>
        </w:rPr>
        <w:t>Journal format says no italics for in situ</w:t>
      </w:r>
    </w:p>
  </w:comment>
  <w:comment w:id="19"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20" w:author="Em Lim" w:date="2024-11-06T10:26:00Z" w:initials="EL">
    <w:p w14:paraId="419E3E32" w14:textId="77777777" w:rsidR="001F293B" w:rsidRDefault="001F293B" w:rsidP="001F293B">
      <w:r>
        <w:rPr>
          <w:rStyle w:val="CommentReference"/>
        </w:rPr>
        <w:annotationRef/>
      </w:r>
      <w:r>
        <w:rPr>
          <w:color w:val="000000"/>
          <w:sz w:val="20"/>
          <w:szCs w:val="20"/>
        </w:rPr>
        <w:t>Is this the best way to say this?</w:t>
      </w:r>
    </w:p>
  </w:comment>
  <w:comment w:id="21"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2"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23" w:author="Bridget Maher" w:date="2024-10-13T12:34:00Z" w:initials="BM">
    <w:p w14:paraId="2B4875E9" w14:textId="64222D9E" w:rsidR="00C027F9" w:rsidRDefault="00364A75" w:rsidP="00C027F9">
      <w:r>
        <w:rPr>
          <w:rStyle w:val="CommentReference"/>
        </w:rPr>
        <w:annotationRef/>
      </w:r>
      <w:r w:rsidR="00C027F9">
        <w:rPr>
          <w:sz w:val="20"/>
          <w:szCs w:val="20"/>
        </w:rPr>
        <w:t xml:space="preserve">Are you also including crab and sea cucumber in your methods paper? </w:t>
      </w:r>
      <w:r w:rsidR="00C027F9">
        <w:rPr>
          <w:sz w:val="20"/>
          <w:szCs w:val="20"/>
        </w:rPr>
        <w:cr/>
        <w:t>If not, it might be interesting tin the supplemental</w:t>
      </w:r>
    </w:p>
    <w:p w14:paraId="7242BCE6" w14:textId="77777777" w:rsidR="00C027F9" w:rsidRDefault="00C027F9" w:rsidP="00C027F9"/>
  </w:comment>
  <w:comment w:id="24" w:author="Em Lim" w:date="2024-10-23T15:27:00Z" w:initials="EL">
    <w:p w14:paraId="0041DE77" w14:textId="77777777" w:rsidR="009C308B" w:rsidRDefault="009C308B" w:rsidP="009C308B">
      <w:r>
        <w:rPr>
          <w:rStyle w:val="CommentReference"/>
        </w:rPr>
        <w:annotationRef/>
      </w:r>
      <w:r>
        <w:rPr>
          <w:color w:val="000000"/>
          <w:sz w:val="20"/>
          <w:szCs w:val="20"/>
        </w:rPr>
        <w:t>The crab excretion will be in my 4th chapter but I don’t think I have a home for the cuke excretion yet…</w:t>
      </w:r>
    </w:p>
  </w:comment>
  <w:comment w:id="25" w:author="Claire Attridge" w:date="2024-10-28T11:47:00Z" w:initials="CA">
    <w:p w14:paraId="43DCA6F7" w14:textId="77777777" w:rsidR="0042004A" w:rsidRDefault="0042004A" w:rsidP="0042004A">
      <w:pPr>
        <w:pStyle w:val="CommentText"/>
      </w:pPr>
      <w:r>
        <w:rPr>
          <w:rStyle w:val="CommentReference"/>
        </w:rPr>
        <w:annotationRef/>
      </w:r>
      <w:r>
        <w:t>An overall note across the paper- I was finding myself confused by similar terms being used interchangeably (e.g., very-small, small-scale, fine-scale, …).</w:t>
      </w:r>
    </w:p>
    <w:p w14:paraId="40C09321" w14:textId="77777777" w:rsidR="0042004A" w:rsidRDefault="0042004A" w:rsidP="0042004A">
      <w:pPr>
        <w:pStyle w:val="CommentText"/>
      </w:pPr>
      <w:r>
        <w:t>If possible, maybe go through and see if you can stick to one scheme, where there’s always a single spatial scale term related to each experiment of this paper (e.g., meso-scale, small-scale, smaller-scale, OR broad-scale, small-scale, fine-scale, OR …). From all the different terms for spatial scale being used from the Intro to the Methods and now Discussion, I found it a bit confusing to keep track of what term was related to what in this study and other referenced literature.</w:t>
      </w:r>
    </w:p>
  </w:comment>
  <w:comment w:id="26" w:author="Em Lim" w:date="2024-10-25T13:38:00Z" w:initials="EL">
    <w:p w14:paraId="76F58D0E" w14:textId="77777777" w:rsidR="00F02795" w:rsidRDefault="00F02795" w:rsidP="00F02795">
      <w:r>
        <w:rPr>
          <w:rStyle w:val="CommentReference"/>
        </w:rPr>
        <w:annotationRef/>
      </w:r>
      <w:r>
        <w:rPr>
          <w:color w:val="000000"/>
          <w:sz w:val="20"/>
          <w:szCs w:val="20"/>
        </w:rPr>
        <w:t xml:space="preserve">Kieran: </w:t>
      </w:r>
      <w:r>
        <w:rPr>
          <w:sz w:val="20"/>
          <w:szCs w:val="20"/>
        </w:rPr>
        <w:t xml:space="preserve">I think ‘locking’ in the scale terms would be good cause you use them a lot, and it will be part of the talks you give on this. </w:t>
      </w:r>
    </w:p>
    <w:p w14:paraId="45314507" w14:textId="77777777" w:rsidR="00F02795" w:rsidRDefault="00F02795" w:rsidP="00F02795"/>
    <w:p w14:paraId="0E31E973" w14:textId="77777777" w:rsidR="00F02795" w:rsidRDefault="00F02795" w:rsidP="00F02795">
      <w:r>
        <w:rPr>
          <w:sz w:val="20"/>
          <w:szCs w:val="20"/>
        </w:rPr>
        <w:t xml:space="preserve">I suggested regional, site, and microhabitat, but I’m not attached to those. If you come up with three options you can switch this to </w:t>
      </w:r>
    </w:p>
    <w:p w14:paraId="2BD59454" w14:textId="77777777" w:rsidR="00F02795" w:rsidRDefault="00F02795" w:rsidP="00F02795">
      <w:r>
        <w:rPr>
          <w:sz w:val="20"/>
          <w:szCs w:val="20"/>
        </w:rPr>
        <w:t>ranging from regional to microhabitat scales (or whatever)</w:t>
      </w:r>
    </w:p>
    <w:p w14:paraId="3BA83328" w14:textId="77777777" w:rsidR="00F02795" w:rsidRDefault="00F02795" w:rsidP="00F02795"/>
    <w:p w14:paraId="382A760F" w14:textId="77777777" w:rsidR="00F02795" w:rsidRDefault="00F02795" w:rsidP="00F02795">
      <w:r>
        <w:rPr>
          <w:sz w:val="20"/>
          <w:szCs w:val="20"/>
        </w:rPr>
        <w:t>oh it could be region, site, organism, or something like that, cause yes the last is a cage exp but really it’s a test of the organism</w:t>
      </w:r>
    </w:p>
  </w:comment>
  <w:comment w:id="27" w:author="Em Lim" w:date="2024-11-06T10:57:00Z" w:initials="EL">
    <w:p w14:paraId="7DAE3F4D" w14:textId="77777777" w:rsidR="000537A3" w:rsidRDefault="000537A3" w:rsidP="000537A3">
      <w:r>
        <w:rPr>
          <w:rStyle w:val="CommentReference"/>
        </w:rPr>
        <w:annotationRef/>
      </w:r>
      <w:r>
        <w:rPr>
          <w:color w:val="000000"/>
          <w:sz w:val="20"/>
          <w:szCs w:val="20"/>
        </w:rPr>
        <w:t xml:space="preserve">Kieran: </w:t>
      </w:r>
      <w:r>
        <w:rPr>
          <w:sz w:val="20"/>
          <w:szCs w:val="20"/>
        </w:rPr>
        <w:t>Kieran; tidal flow or tides? cause water flow is current, movement, etc</w:t>
      </w:r>
    </w:p>
  </w:comment>
  <w:comment w:id="28" w:author="Em Lim" w:date="2024-11-06T10:58:00Z" w:initials="EL">
    <w:p w14:paraId="7F9A413F" w14:textId="77777777" w:rsidR="000537A3" w:rsidRDefault="000537A3" w:rsidP="000537A3">
      <w:r>
        <w:rPr>
          <w:rStyle w:val="CommentReference"/>
        </w:rPr>
        <w:annotationRef/>
      </w:r>
      <w:r>
        <w:rPr>
          <w:color w:val="000000"/>
          <w:sz w:val="20"/>
          <w:szCs w:val="20"/>
        </w:rPr>
        <w:t>Here I mean tidal exchange and also wave exposure. Tide exchange for among and within sites and wave exposure for the cages</w:t>
      </w:r>
    </w:p>
  </w:comment>
  <w:comment w:id="29" w:author="Em Lim" w:date="2024-10-25T13:42:00Z" w:initials="EL">
    <w:p w14:paraId="7251E587" w14:textId="072589ED"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30" w:author="Em Lim" w:date="2024-11-06T10:53:00Z" w:initials="EL">
    <w:p w14:paraId="12C72F7E" w14:textId="77777777" w:rsidR="00F1021C" w:rsidRDefault="00F1021C" w:rsidP="00F1021C">
      <w:r>
        <w:rPr>
          <w:rStyle w:val="CommentReference"/>
        </w:rPr>
        <w:annotationRef/>
      </w:r>
      <w:r>
        <w:rPr>
          <w:color w:val="000000"/>
          <w:sz w:val="20"/>
          <w:szCs w:val="20"/>
        </w:rPr>
        <w:t>Intertidal animals are more important in shallower water and microbial regeneration if more important on soft sediment</w:t>
      </w:r>
    </w:p>
  </w:comment>
  <w:comment w:id="31" w:author="Em Lim" w:date="2024-10-25T13:43:00Z" w:initials="EL">
    <w:p w14:paraId="058279C8" w14:textId="6FF89BE9" w:rsidR="00F07053" w:rsidRDefault="00F07053" w:rsidP="00F07053">
      <w:r>
        <w:rPr>
          <w:rStyle w:val="CommentReference"/>
        </w:rPr>
        <w:annotationRef/>
      </w:r>
      <w:r>
        <w:rPr>
          <w:color w:val="000000"/>
          <w:sz w:val="20"/>
          <w:szCs w:val="20"/>
        </w:rPr>
        <w:t xml:space="preserve">Kieran: </w:t>
      </w:r>
      <w:r>
        <w:rPr>
          <w:sz w:val="20"/>
          <w:szCs w:val="20"/>
        </w:rPr>
        <w:t>I think in a previous draft you had a reference for this type of statement?</w:t>
      </w:r>
    </w:p>
  </w:comment>
  <w:comment w:id="32" w:author="Jasmin Schuster" w:date="2024-10-19T16:48:00Z" w:initials="JS">
    <w:p w14:paraId="22C9828A" w14:textId="6287A60A"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33" w:author="Em Lim" w:date="2024-10-23T15:29:00Z" w:initials="EL">
    <w:p w14:paraId="1E450BE5" w14:textId="77777777" w:rsidR="009C308B" w:rsidRDefault="009C308B" w:rsidP="009C308B">
      <w:r>
        <w:rPr>
          <w:rStyle w:val="CommentReference"/>
        </w:rPr>
        <w:annotationRef/>
      </w:r>
      <w:r>
        <w:rPr>
          <w:color w:val="000000"/>
          <w:sz w:val="20"/>
          <w:szCs w:val="20"/>
        </w:rPr>
        <w:t xml:space="preserve">The </w:t>
      </w:r>
      <w:r>
        <w:rPr>
          <w:b/>
          <w:bCs/>
          <w:color w:val="000000"/>
          <w:sz w:val="20"/>
          <w:szCs w:val="20"/>
        </w:rPr>
        <w:t>change in ammonium</w:t>
      </w:r>
      <w:r>
        <w:rPr>
          <w:color w:val="000000"/>
          <w:sz w:val="20"/>
          <w:szCs w:val="20"/>
        </w:rPr>
        <w:t xml:space="preserve"> at no kelp sites was negative, so “inside” forest nh4 was higher than “outside” forest nh4 at the no kelp sites. </w:t>
      </w:r>
    </w:p>
  </w:comment>
  <w:comment w:id="34" w:author="Jasmin Schuster" w:date="2024-10-19T16:49:00Z" w:initials="JS">
    <w:p w14:paraId="51A051B8" w14:textId="6DAC088B"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35" w:author="Em Lim" w:date="2024-10-25T14:53:00Z" w:initials="EL">
    <w:p w14:paraId="1C29CBDD" w14:textId="45FA3BAE"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36" w:author="Em Lim" w:date="2024-10-25T14:53:00Z" w:initials="EL">
    <w:p w14:paraId="2278B736" w14:textId="77777777" w:rsidR="0059550C" w:rsidRDefault="00EC105C" w:rsidP="0059550C">
      <w:r>
        <w:rPr>
          <w:rStyle w:val="CommentReference"/>
        </w:rPr>
        <w:annotationRef/>
      </w:r>
      <w:r w:rsidR="0059550C">
        <w:rPr>
          <w:sz w:val="20"/>
          <w:szCs w:val="20"/>
        </w:rPr>
        <w:t xml:space="preserve">Kierean: you could ‘switch’ the narrative here tides and currents ‘run show’ in these systems, they determine where things live, etc. </w:t>
      </w:r>
      <w:r w:rsidR="0059550C">
        <w:rPr>
          <w:sz w:val="20"/>
          <w:szCs w:val="20"/>
        </w:rPr>
        <w:cr/>
      </w:r>
      <w:r w:rsidR="0059550C">
        <w:rPr>
          <w:sz w:val="20"/>
          <w:szCs w:val="20"/>
        </w:rPr>
        <w:cr/>
        <w:t xml:space="preserve">Ammonium concentrations across a range of spatial scales is driven by — </w:t>
      </w:r>
    </w:p>
  </w:comment>
  <w:comment w:id="37" w:author="Em Lim" w:date="2024-10-25T14:54:00Z" w:initials="EL">
    <w:p w14:paraId="343AC759" w14:textId="77777777" w:rsidR="00EC105C" w:rsidRDefault="00EC105C" w:rsidP="00EC105C">
      <w:r>
        <w:rPr>
          <w:rStyle w:val="CommentReference"/>
        </w:rPr>
        <w:annotationRef/>
      </w:r>
      <w:r>
        <w:rPr>
          <w:color w:val="000000"/>
          <w:sz w:val="20"/>
          <w:szCs w:val="20"/>
        </w:rPr>
        <w:t xml:space="preserve">Kieran: </w:t>
      </w:r>
      <w:r>
        <w:rPr>
          <w:sz w:val="20"/>
          <w:szCs w:val="20"/>
        </w:rPr>
        <w:t>would be good if this was part of the paragraph above, and if it can’t be then it could be more stand alone and the two main implications line above could be more vague so folks don’t read the parapgrah and wonder where the second is</w:t>
      </w:r>
    </w:p>
  </w:comment>
  <w:comment w:id="38" w:author="Claire Attridge" w:date="2024-10-28T12:09:00Z" w:initials="CA">
    <w:p w14:paraId="32E44F5D" w14:textId="77777777" w:rsidR="00456F9A" w:rsidRDefault="00456F9A" w:rsidP="00456F9A">
      <w:pPr>
        <w:pStyle w:val="CommentText"/>
      </w:pPr>
      <w:r>
        <w:rPr>
          <w:rStyle w:val="CommentReference"/>
        </w:rPr>
        <w:annotationRef/>
      </w:r>
      <w:r>
        <w:t>If possible- I’d make the ‘10 km’ text of the scale bar larger. Couldn’t see it at first!</w:t>
      </w:r>
    </w:p>
  </w:comment>
  <w:comment w:id="39" w:author="Isabelle Cote" w:date="2024-07-23T11:33:00Z" w:initials="IC">
    <w:p w14:paraId="57083FF1" w14:textId="6EBE55BA" w:rsidR="00F10A37" w:rsidRDefault="00F10A37" w:rsidP="00F10A37">
      <w:pPr>
        <w:pStyle w:val="CommentText"/>
      </w:pPr>
      <w:r>
        <w:rPr>
          <w:rStyle w:val="CommentReference"/>
        </w:rPr>
        <w:annotationRef/>
      </w:r>
      <w:r>
        <w:t>Show these somewhere. In Table S1?</w:t>
      </w:r>
    </w:p>
  </w:comment>
  <w:comment w:id="40"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41" w:author="Claire Attridge" w:date="2024-10-23T17:12:00Z" w:initials="CA">
    <w:p w14:paraId="3DFB1C42" w14:textId="7777777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9434ED6" w15:done="0"/>
  <w15:commentEx w15:paraId="6F98A917" w15:done="0"/>
  <w15:commentEx w15:paraId="18B8E511" w15:done="0"/>
  <w15:commentEx w15:paraId="1D9F9C30" w15:done="0"/>
  <w15:commentEx w15:paraId="5725E83A" w15:done="0"/>
  <w15:commentEx w15:paraId="2922242C" w15:done="0"/>
  <w15:commentEx w15:paraId="3F45F2B9" w15:paraIdParent="2922242C" w15:done="0"/>
  <w15:commentEx w15:paraId="64E61CA3" w15:paraIdParent="2922242C" w15:done="0"/>
  <w15:commentEx w15:paraId="0A3E06A7" w15:done="0"/>
  <w15:commentEx w15:paraId="3D3213EF" w15:done="0"/>
  <w15:commentEx w15:paraId="228198E4" w15:done="0"/>
  <w15:commentEx w15:paraId="6FF161EC" w15:done="0"/>
  <w15:commentEx w15:paraId="005215D3" w15:done="0"/>
  <w15:commentEx w15:paraId="17D38A3B" w15:paraIdParent="005215D3" w15:done="0"/>
  <w15:commentEx w15:paraId="0A241C68" w15:paraIdParent="005215D3" w15:done="0"/>
  <w15:commentEx w15:paraId="38322941" w15:done="0"/>
  <w15:commentEx w15:paraId="14D9954E" w15:done="0"/>
  <w15:commentEx w15:paraId="419E3E32" w15:paraIdParent="14D9954E" w15:done="0"/>
  <w15:commentEx w15:paraId="2C175C13" w15:done="0"/>
  <w15:commentEx w15:paraId="453DECAD" w15:paraIdParent="2C175C13" w15:done="0"/>
  <w15:commentEx w15:paraId="7242BCE6" w15:done="0"/>
  <w15:commentEx w15:paraId="0041DE77" w15:paraIdParent="7242BCE6" w15:done="0"/>
  <w15:commentEx w15:paraId="40C09321" w15:done="0"/>
  <w15:commentEx w15:paraId="382A760F" w15:done="0"/>
  <w15:commentEx w15:paraId="7DAE3F4D" w15:done="0"/>
  <w15:commentEx w15:paraId="7F9A413F" w15:paraIdParent="7DAE3F4D" w15:done="0"/>
  <w15:commentEx w15:paraId="0125C7EB" w15:done="0"/>
  <w15:commentEx w15:paraId="12C72F7E" w15:paraIdParent="0125C7EB" w15:done="0"/>
  <w15:commentEx w15:paraId="058279C8" w15:done="0"/>
  <w15:commentEx w15:paraId="296097FC" w15:done="0"/>
  <w15:commentEx w15:paraId="1E450BE5" w15:paraIdParent="296097FC" w15:done="0"/>
  <w15:commentEx w15:paraId="51A051B8" w15:done="0"/>
  <w15:commentEx w15:paraId="7508C155" w15:done="0"/>
  <w15:commentEx w15:paraId="2278B736" w15:done="0"/>
  <w15:commentEx w15:paraId="343AC759" w15:done="0"/>
  <w15:commentEx w15:paraId="32E44F5D" w15:done="0"/>
  <w15:commentEx w15:paraId="57083FF1" w15:done="0"/>
  <w15:commentEx w15:paraId="48BAF201" w15:done="0"/>
  <w15:commentEx w15:paraId="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7BCF5B46" w16cex:dateUtc="2024-10-25T20:11:00Z"/>
  <w16cex:commentExtensible w16cex:durableId="15D9780B" w16cex:dateUtc="2024-10-25T20:12:00Z"/>
  <w16cex:commentExtensible w16cex:durableId="23ED2C96" w16cex:dateUtc="2024-10-25T20:14:00Z"/>
  <w16cex:commentExtensible w16cex:durableId="6AD83E17" w16cex:dateUtc="2024-10-03T00:14:00Z"/>
  <w16cex:commentExtensible w16cex:durableId="389C03A0" w16cex:dateUtc="2024-10-24T00:09:00Z"/>
  <w16cex:commentExtensible w16cex:durableId="777C918F" w16cex:dateUtc="2024-10-22T17:20:00Z"/>
  <w16cex:commentExtensible w16cex:durableId="4E325D4A" w16cex:dateUtc="2024-10-22T17:25:00Z"/>
  <w16cex:commentExtensible w16cex:durableId="03E45AD5" w16cex:dateUtc="2024-11-05T18:01:00Z"/>
  <w16cex:commentExtensible w16cex:durableId="4FB6BDAF" w16cex:dateUtc="2024-11-05T22:54:00Z"/>
  <w16cex:commentExtensible w16cex:durableId="05854962" w16cex:dateUtc="2024-11-05T23:39:00Z"/>
  <w16cex:commentExtensible w16cex:durableId="4C91251C" w16cex:dateUtc="2024-11-06T17:53:00Z"/>
  <w16cex:commentExtensible w16cex:durableId="7F57B241" w16cex:dateUtc="2024-10-25T20:22:00Z"/>
  <w16cex:commentExtensible w16cex:durableId="60760F53" w16cex:dateUtc="2024-03-22T15:46:00Z"/>
  <w16cex:commentExtensible w16cex:durableId="2701E2FF" w16cex:dateUtc="2024-10-25T20:23:00Z"/>
  <w16cex:commentExtensible w16cex:durableId="699D1ABA" w16cex:dateUtc="2024-11-06T18:05:00Z"/>
  <w16cex:commentExtensible w16cex:durableId="58C4CEF9" w16cex:dateUtc="2024-10-28T17:16:00Z"/>
  <w16cex:commentExtensible w16cex:durableId="632995C3" w16cex:dateUtc="2024-11-06T18:26:00Z"/>
  <w16cex:commentExtensible w16cex:durableId="2484811A" w16cex:dateUtc="2024-10-13T19:26:00Z"/>
  <w16cex:commentExtensible w16cex:durableId="7B9F44EE" w16cex:dateUtc="2024-10-23T22:19:00Z"/>
  <w16cex:commentExtensible w16cex:durableId="4C57E811" w16cex:dateUtc="2024-10-13T19:34:00Z"/>
  <w16cex:commentExtensible w16cex:durableId="0A663FF5" w16cex:dateUtc="2024-10-23T22:27:00Z"/>
  <w16cex:commentExtensible w16cex:durableId="4EC0B9D9" w16cex:dateUtc="2024-10-28T18:47:00Z"/>
  <w16cex:commentExtensible w16cex:durableId="562052D3" w16cex:dateUtc="2024-10-25T20:38:00Z"/>
  <w16cex:commentExtensible w16cex:durableId="5B0B640C" w16cex:dateUtc="2024-11-06T18:57:00Z"/>
  <w16cex:commentExtensible w16cex:durableId="6F87B50D" w16cex:dateUtc="2024-11-06T18:58:00Z"/>
  <w16cex:commentExtensible w16cex:durableId="3AA710EE" w16cex:dateUtc="2024-10-25T20:42:00Z"/>
  <w16cex:commentExtensible w16cex:durableId="57AF8C15" w16cex:dateUtc="2024-11-06T18:53:00Z"/>
  <w16cex:commentExtensible w16cex:durableId="6C024B89" w16cex:dateUtc="2024-10-25T20:43:00Z"/>
  <w16cex:commentExtensible w16cex:durableId="2C5EBD46" w16cex:dateUtc="2024-10-19T23:48:00Z"/>
  <w16cex:commentExtensible w16cex:durableId="068A04D6" w16cex:dateUtc="2024-10-23T22:29:00Z"/>
  <w16cex:commentExtensible w16cex:durableId="7338E914" w16cex:dateUtc="2024-10-19T23:49:00Z"/>
  <w16cex:commentExtensible w16cex:durableId="1F0CCFAE" w16cex:dateUtc="2024-10-25T21:53:00Z"/>
  <w16cex:commentExtensible w16cex:durableId="4A9EF9C8" w16cex:dateUtc="2024-10-25T21:53:00Z"/>
  <w16cex:commentExtensible w16cex:durableId="7AEB23D9" w16cex:dateUtc="2024-10-25T21:54:00Z"/>
  <w16cex:commentExtensible w16cex:durableId="057B02F6" w16cex:dateUtc="2024-10-28T19:09:00Z"/>
  <w16cex:commentExtensible w16cex:durableId="365853B9" w16cex:dateUtc="2024-07-23T18:33:00Z"/>
  <w16cex:commentExtensible w16cex:durableId="1E604AF5" w16cex:dateUtc="2024-10-24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9434ED6" w16cid:durableId="7BCF5B46"/>
  <w16cid:commentId w16cid:paraId="6F98A917" w16cid:durableId="15D9780B"/>
  <w16cid:commentId w16cid:paraId="18B8E511" w16cid:durableId="23ED2C96"/>
  <w16cid:commentId w16cid:paraId="1D9F9C30" w16cid:durableId="6AD83E17"/>
  <w16cid:commentId w16cid:paraId="5725E83A" w16cid:durableId="389C03A0"/>
  <w16cid:commentId w16cid:paraId="2922242C" w16cid:durableId="777C918F"/>
  <w16cid:commentId w16cid:paraId="3F45F2B9" w16cid:durableId="4E325D4A"/>
  <w16cid:commentId w16cid:paraId="64E61CA3" w16cid:durableId="03E45AD5"/>
  <w16cid:commentId w16cid:paraId="0A3E06A7" w16cid:durableId="4FB6BDAF"/>
  <w16cid:commentId w16cid:paraId="3D3213EF" w16cid:durableId="05854962"/>
  <w16cid:commentId w16cid:paraId="228198E4" w16cid:durableId="4C91251C"/>
  <w16cid:commentId w16cid:paraId="6FF161EC" w16cid:durableId="7F57B241"/>
  <w16cid:commentId w16cid:paraId="005215D3" w16cid:durableId="60760F53"/>
  <w16cid:commentId w16cid:paraId="17D38A3B" w16cid:durableId="29AD30AD"/>
  <w16cid:commentId w16cid:paraId="0A241C68" w16cid:durableId="2701E2FF"/>
  <w16cid:commentId w16cid:paraId="38322941" w16cid:durableId="699D1ABA"/>
  <w16cid:commentId w16cid:paraId="14D9954E" w16cid:durableId="58C4CEF9"/>
  <w16cid:commentId w16cid:paraId="419E3E32" w16cid:durableId="632995C3"/>
  <w16cid:commentId w16cid:paraId="2C175C13" w16cid:durableId="2484811A"/>
  <w16cid:commentId w16cid:paraId="453DECAD" w16cid:durableId="7B9F44EE"/>
  <w16cid:commentId w16cid:paraId="7242BCE6" w16cid:durableId="4C57E811"/>
  <w16cid:commentId w16cid:paraId="0041DE77" w16cid:durableId="0A663FF5"/>
  <w16cid:commentId w16cid:paraId="40C09321" w16cid:durableId="4EC0B9D9"/>
  <w16cid:commentId w16cid:paraId="382A760F" w16cid:durableId="562052D3"/>
  <w16cid:commentId w16cid:paraId="7DAE3F4D" w16cid:durableId="5B0B640C"/>
  <w16cid:commentId w16cid:paraId="7F9A413F" w16cid:durableId="6F87B50D"/>
  <w16cid:commentId w16cid:paraId="0125C7EB" w16cid:durableId="3AA710EE"/>
  <w16cid:commentId w16cid:paraId="12C72F7E" w16cid:durableId="57AF8C15"/>
  <w16cid:commentId w16cid:paraId="058279C8" w16cid:durableId="6C024B89"/>
  <w16cid:commentId w16cid:paraId="296097FC" w16cid:durableId="2C5EBD46"/>
  <w16cid:commentId w16cid:paraId="1E450BE5" w16cid:durableId="068A04D6"/>
  <w16cid:commentId w16cid:paraId="51A051B8" w16cid:durableId="7338E914"/>
  <w16cid:commentId w16cid:paraId="7508C155" w16cid:durableId="1F0CCFAE"/>
  <w16cid:commentId w16cid:paraId="2278B736" w16cid:durableId="4A9EF9C8"/>
  <w16cid:commentId w16cid:paraId="343AC759" w16cid:durableId="7AEB23D9"/>
  <w16cid:commentId w16cid:paraId="32E44F5D" w16cid:durableId="057B02F6"/>
  <w16cid:commentId w16cid:paraId="57083FF1" w16cid:durableId="365853B9"/>
  <w16cid:commentId w16cid:paraId="48BAF201" w16cid:durableId="2ABC62D2"/>
  <w16cid:commentId w16cid:paraId="3DFB1C42" w16cid:durableId="1E604A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1D7299" w14:textId="77777777" w:rsidR="002E2061" w:rsidRDefault="002E2061" w:rsidP="009B4C2B">
      <w:r>
        <w:separator/>
      </w:r>
    </w:p>
  </w:endnote>
  <w:endnote w:type="continuationSeparator" w:id="0">
    <w:p w14:paraId="47011231" w14:textId="77777777" w:rsidR="002E2061" w:rsidRDefault="002E2061" w:rsidP="009B4C2B">
      <w:r>
        <w:continuationSeparator/>
      </w:r>
    </w:p>
  </w:endnote>
  <w:endnote w:type="continuationNotice" w:id="1">
    <w:p w14:paraId="673327A6" w14:textId="77777777" w:rsidR="002E2061" w:rsidRDefault="002E20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E85EC4" w14:textId="77777777" w:rsidR="002E2061" w:rsidRDefault="002E2061" w:rsidP="009B4C2B">
      <w:r>
        <w:separator/>
      </w:r>
    </w:p>
  </w:footnote>
  <w:footnote w:type="continuationSeparator" w:id="0">
    <w:p w14:paraId="73D26DBC" w14:textId="77777777" w:rsidR="002E2061" w:rsidRDefault="002E2061" w:rsidP="009B4C2B">
      <w:r>
        <w:continuationSeparator/>
      </w:r>
    </w:p>
  </w:footnote>
  <w:footnote w:type="continuationNotice" w:id="1">
    <w:p w14:paraId="2EF8032B" w14:textId="77777777" w:rsidR="002E2061" w:rsidRDefault="002E20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Claire Attridge">
    <w15:presenceInfo w15:providerId="Windows Live" w15:userId="19e80539abb6b726"/>
  </w15:person>
  <w15:person w15:author="Kiara Kattler">
    <w15:presenceInfo w15:providerId="AD" w15:userId="S::kiarak@sfu.ca::2d2de4bf-d2a0-45f9-9c97-9f373b42fb34"/>
  </w15:person>
  <w15:person w15:author="Kieran Cox">
    <w15:presenceInfo w15:providerId="AD" w15:userId="S::kieranc@sfu.ca::b4290085-ec8f-4fe0-8d75-e615e1fa996c"/>
  </w15:person>
  <w15:person w15:author="Bridget Maher">
    <w15:presenceInfo w15:providerId="Windows Live" w15:userId="3667760862be51f8"/>
  </w15:person>
  <w15:person w15:author="Jasmin Schuster">
    <w15:presenceInfo w15:providerId="AD" w15:userId="S::jasminschuster@uvic.ca::2455801f-1b09-4d2a-b1b1-bbf127c16247"/>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4A18"/>
    <w:rsid w:val="000450BF"/>
    <w:rsid w:val="000537A3"/>
    <w:rsid w:val="00055F62"/>
    <w:rsid w:val="00056973"/>
    <w:rsid w:val="00057B69"/>
    <w:rsid w:val="00057BA8"/>
    <w:rsid w:val="00060A7C"/>
    <w:rsid w:val="000642CC"/>
    <w:rsid w:val="000648DC"/>
    <w:rsid w:val="00064FCF"/>
    <w:rsid w:val="00066613"/>
    <w:rsid w:val="0007080D"/>
    <w:rsid w:val="0007282D"/>
    <w:rsid w:val="00073667"/>
    <w:rsid w:val="00080452"/>
    <w:rsid w:val="00081881"/>
    <w:rsid w:val="00092ACC"/>
    <w:rsid w:val="000931AB"/>
    <w:rsid w:val="00094986"/>
    <w:rsid w:val="00095C26"/>
    <w:rsid w:val="000A1681"/>
    <w:rsid w:val="000A1A31"/>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783B"/>
    <w:rsid w:val="00213173"/>
    <w:rsid w:val="002142F2"/>
    <w:rsid w:val="002145C6"/>
    <w:rsid w:val="00217D47"/>
    <w:rsid w:val="002216A4"/>
    <w:rsid w:val="00222A9E"/>
    <w:rsid w:val="0022385E"/>
    <w:rsid w:val="00225DAD"/>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A8C"/>
    <w:rsid w:val="002B7F5F"/>
    <w:rsid w:val="002C2F6E"/>
    <w:rsid w:val="002C320F"/>
    <w:rsid w:val="002C3747"/>
    <w:rsid w:val="002C41D5"/>
    <w:rsid w:val="002C7346"/>
    <w:rsid w:val="002C7A7C"/>
    <w:rsid w:val="002C7B46"/>
    <w:rsid w:val="002D0F9D"/>
    <w:rsid w:val="002D15C0"/>
    <w:rsid w:val="002D40ED"/>
    <w:rsid w:val="002D6F8B"/>
    <w:rsid w:val="002D7263"/>
    <w:rsid w:val="002E0B15"/>
    <w:rsid w:val="002E0BE3"/>
    <w:rsid w:val="002E1265"/>
    <w:rsid w:val="002E2061"/>
    <w:rsid w:val="002E537D"/>
    <w:rsid w:val="002E5563"/>
    <w:rsid w:val="002E568B"/>
    <w:rsid w:val="002E7BDB"/>
    <w:rsid w:val="002F0A6D"/>
    <w:rsid w:val="002F0DB3"/>
    <w:rsid w:val="002F18B0"/>
    <w:rsid w:val="002F60B0"/>
    <w:rsid w:val="002F6441"/>
    <w:rsid w:val="002F7230"/>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1D0A"/>
    <w:rsid w:val="003B3EB5"/>
    <w:rsid w:val="003B402E"/>
    <w:rsid w:val="003B4768"/>
    <w:rsid w:val="003B6CDD"/>
    <w:rsid w:val="003B6CDF"/>
    <w:rsid w:val="003C0BA5"/>
    <w:rsid w:val="003C2B32"/>
    <w:rsid w:val="003C3010"/>
    <w:rsid w:val="003C5615"/>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608"/>
    <w:rsid w:val="00406F74"/>
    <w:rsid w:val="00411CC2"/>
    <w:rsid w:val="0041279D"/>
    <w:rsid w:val="0041334E"/>
    <w:rsid w:val="0041407D"/>
    <w:rsid w:val="00415C5B"/>
    <w:rsid w:val="00417390"/>
    <w:rsid w:val="004173D2"/>
    <w:rsid w:val="0042004A"/>
    <w:rsid w:val="0042048F"/>
    <w:rsid w:val="0042174D"/>
    <w:rsid w:val="004220F3"/>
    <w:rsid w:val="00422C70"/>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6F9A"/>
    <w:rsid w:val="004578FA"/>
    <w:rsid w:val="00462E79"/>
    <w:rsid w:val="00467D8C"/>
    <w:rsid w:val="00471233"/>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113C"/>
    <w:rsid w:val="004D19B2"/>
    <w:rsid w:val="004D42BB"/>
    <w:rsid w:val="004D42C3"/>
    <w:rsid w:val="004E5043"/>
    <w:rsid w:val="004E5C73"/>
    <w:rsid w:val="004E6F16"/>
    <w:rsid w:val="004F21D6"/>
    <w:rsid w:val="004F2705"/>
    <w:rsid w:val="004F5624"/>
    <w:rsid w:val="004F7AE3"/>
    <w:rsid w:val="005014F7"/>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98B"/>
    <w:rsid w:val="005A6EDD"/>
    <w:rsid w:val="005B15F4"/>
    <w:rsid w:val="005B26B9"/>
    <w:rsid w:val="005B3F6C"/>
    <w:rsid w:val="005B5A3A"/>
    <w:rsid w:val="005B7764"/>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22E"/>
    <w:rsid w:val="006005D7"/>
    <w:rsid w:val="00600E47"/>
    <w:rsid w:val="006032E9"/>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D4D"/>
    <w:rsid w:val="006312EC"/>
    <w:rsid w:val="00633FE4"/>
    <w:rsid w:val="006349E9"/>
    <w:rsid w:val="00635119"/>
    <w:rsid w:val="006378C4"/>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C48"/>
    <w:rsid w:val="00683FC3"/>
    <w:rsid w:val="0068500B"/>
    <w:rsid w:val="006855B4"/>
    <w:rsid w:val="00686D1B"/>
    <w:rsid w:val="00690DD3"/>
    <w:rsid w:val="0069194B"/>
    <w:rsid w:val="00694C65"/>
    <w:rsid w:val="00695175"/>
    <w:rsid w:val="006A698F"/>
    <w:rsid w:val="006B016A"/>
    <w:rsid w:val="006B046E"/>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F86"/>
    <w:rsid w:val="0075411C"/>
    <w:rsid w:val="00761A9D"/>
    <w:rsid w:val="00761BA2"/>
    <w:rsid w:val="00762932"/>
    <w:rsid w:val="00765FE9"/>
    <w:rsid w:val="0076719B"/>
    <w:rsid w:val="00771D86"/>
    <w:rsid w:val="00771FB3"/>
    <w:rsid w:val="0077211F"/>
    <w:rsid w:val="00772701"/>
    <w:rsid w:val="0077441C"/>
    <w:rsid w:val="007747B7"/>
    <w:rsid w:val="00775011"/>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406"/>
    <w:rsid w:val="007B580F"/>
    <w:rsid w:val="007C03DE"/>
    <w:rsid w:val="007C042F"/>
    <w:rsid w:val="007C0A44"/>
    <w:rsid w:val="007C14D9"/>
    <w:rsid w:val="007C1BDA"/>
    <w:rsid w:val="007C1D5C"/>
    <w:rsid w:val="007C2BBA"/>
    <w:rsid w:val="007C32C3"/>
    <w:rsid w:val="007C5A02"/>
    <w:rsid w:val="007C5C1D"/>
    <w:rsid w:val="007C783C"/>
    <w:rsid w:val="007D13CA"/>
    <w:rsid w:val="007D56C7"/>
    <w:rsid w:val="007D6070"/>
    <w:rsid w:val="007D6267"/>
    <w:rsid w:val="007D71C9"/>
    <w:rsid w:val="007E0BA8"/>
    <w:rsid w:val="007E1750"/>
    <w:rsid w:val="007E4686"/>
    <w:rsid w:val="007E69BA"/>
    <w:rsid w:val="007F1484"/>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45DB"/>
    <w:rsid w:val="00815249"/>
    <w:rsid w:val="00816A13"/>
    <w:rsid w:val="00817AD8"/>
    <w:rsid w:val="00817D31"/>
    <w:rsid w:val="00820A22"/>
    <w:rsid w:val="00820B4D"/>
    <w:rsid w:val="0082290C"/>
    <w:rsid w:val="00824BD5"/>
    <w:rsid w:val="00824E57"/>
    <w:rsid w:val="00826808"/>
    <w:rsid w:val="008270B2"/>
    <w:rsid w:val="00830679"/>
    <w:rsid w:val="008307A0"/>
    <w:rsid w:val="00830E20"/>
    <w:rsid w:val="008319DF"/>
    <w:rsid w:val="00831BE8"/>
    <w:rsid w:val="008335BF"/>
    <w:rsid w:val="00833F25"/>
    <w:rsid w:val="008422B4"/>
    <w:rsid w:val="0084294E"/>
    <w:rsid w:val="008457F1"/>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379C6"/>
    <w:rsid w:val="00943023"/>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864"/>
    <w:rsid w:val="009C4EA4"/>
    <w:rsid w:val="009C58E1"/>
    <w:rsid w:val="009C7DB9"/>
    <w:rsid w:val="009D0A6F"/>
    <w:rsid w:val="009D2E19"/>
    <w:rsid w:val="009D637D"/>
    <w:rsid w:val="009D6967"/>
    <w:rsid w:val="009D6A5A"/>
    <w:rsid w:val="009E2DF2"/>
    <w:rsid w:val="009E34A5"/>
    <w:rsid w:val="009E35D0"/>
    <w:rsid w:val="009E3CC4"/>
    <w:rsid w:val="009E4099"/>
    <w:rsid w:val="009E47B9"/>
    <w:rsid w:val="009E6CC7"/>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B00"/>
    <w:rsid w:val="00A43FB6"/>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55BA"/>
    <w:rsid w:val="00AB636E"/>
    <w:rsid w:val="00AC05CD"/>
    <w:rsid w:val="00AC09CD"/>
    <w:rsid w:val="00AC12DC"/>
    <w:rsid w:val="00AC1B8C"/>
    <w:rsid w:val="00AC1C49"/>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3EE3"/>
    <w:rsid w:val="00B047D8"/>
    <w:rsid w:val="00B0699C"/>
    <w:rsid w:val="00B070A5"/>
    <w:rsid w:val="00B071BE"/>
    <w:rsid w:val="00B13313"/>
    <w:rsid w:val="00B164BF"/>
    <w:rsid w:val="00B16FBC"/>
    <w:rsid w:val="00B1705D"/>
    <w:rsid w:val="00B177C3"/>
    <w:rsid w:val="00B205EE"/>
    <w:rsid w:val="00B21893"/>
    <w:rsid w:val="00B232FE"/>
    <w:rsid w:val="00B23B37"/>
    <w:rsid w:val="00B25F11"/>
    <w:rsid w:val="00B27808"/>
    <w:rsid w:val="00B307D5"/>
    <w:rsid w:val="00B317B9"/>
    <w:rsid w:val="00B317F3"/>
    <w:rsid w:val="00B35528"/>
    <w:rsid w:val="00B40590"/>
    <w:rsid w:val="00B40FCC"/>
    <w:rsid w:val="00B42CBE"/>
    <w:rsid w:val="00B43EE2"/>
    <w:rsid w:val="00B450E4"/>
    <w:rsid w:val="00B47743"/>
    <w:rsid w:val="00B50669"/>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97964"/>
    <w:rsid w:val="00BA0DC8"/>
    <w:rsid w:val="00BA1DFE"/>
    <w:rsid w:val="00BA1FF7"/>
    <w:rsid w:val="00BA2485"/>
    <w:rsid w:val="00BA4AFF"/>
    <w:rsid w:val="00BA5A27"/>
    <w:rsid w:val="00BA6691"/>
    <w:rsid w:val="00BB0987"/>
    <w:rsid w:val="00BB3685"/>
    <w:rsid w:val="00BB4DD2"/>
    <w:rsid w:val="00BB6F7F"/>
    <w:rsid w:val="00BC14D0"/>
    <w:rsid w:val="00BC1B34"/>
    <w:rsid w:val="00BC20AB"/>
    <w:rsid w:val="00BC2159"/>
    <w:rsid w:val="00BC38CD"/>
    <w:rsid w:val="00BC390A"/>
    <w:rsid w:val="00BC40B8"/>
    <w:rsid w:val="00BC463D"/>
    <w:rsid w:val="00BC49DF"/>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119E0"/>
    <w:rsid w:val="00C11E26"/>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732F"/>
    <w:rsid w:val="00C875E3"/>
    <w:rsid w:val="00C923D5"/>
    <w:rsid w:val="00C936FC"/>
    <w:rsid w:val="00C9608F"/>
    <w:rsid w:val="00CA2BED"/>
    <w:rsid w:val="00CA34B5"/>
    <w:rsid w:val="00CA5366"/>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3251"/>
    <w:rsid w:val="00D64188"/>
    <w:rsid w:val="00D71E1B"/>
    <w:rsid w:val="00D768B7"/>
    <w:rsid w:val="00D77A63"/>
    <w:rsid w:val="00D823F4"/>
    <w:rsid w:val="00D83BB3"/>
    <w:rsid w:val="00D84AA3"/>
    <w:rsid w:val="00D85A41"/>
    <w:rsid w:val="00D90520"/>
    <w:rsid w:val="00D93294"/>
    <w:rsid w:val="00D96F75"/>
    <w:rsid w:val="00D970DD"/>
    <w:rsid w:val="00D9775A"/>
    <w:rsid w:val="00DA0901"/>
    <w:rsid w:val="00DA10C2"/>
    <w:rsid w:val="00DA5006"/>
    <w:rsid w:val="00DA559A"/>
    <w:rsid w:val="00DA6701"/>
    <w:rsid w:val="00DA7738"/>
    <w:rsid w:val="00DB029A"/>
    <w:rsid w:val="00DB42F5"/>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9CD"/>
    <w:rsid w:val="00E24FB1"/>
    <w:rsid w:val="00E25DCB"/>
    <w:rsid w:val="00E26FA5"/>
    <w:rsid w:val="00E271AE"/>
    <w:rsid w:val="00E3051D"/>
    <w:rsid w:val="00E31706"/>
    <w:rsid w:val="00E31F65"/>
    <w:rsid w:val="00E32297"/>
    <w:rsid w:val="00E34FA8"/>
    <w:rsid w:val="00E36531"/>
    <w:rsid w:val="00E36DF6"/>
    <w:rsid w:val="00E40642"/>
    <w:rsid w:val="00E428BC"/>
    <w:rsid w:val="00E42DA4"/>
    <w:rsid w:val="00E4439E"/>
    <w:rsid w:val="00E4531F"/>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064C"/>
    <w:rsid w:val="00E914E6"/>
    <w:rsid w:val="00E94D69"/>
    <w:rsid w:val="00EA0E28"/>
    <w:rsid w:val="00EA2D98"/>
    <w:rsid w:val="00EA4716"/>
    <w:rsid w:val="00EA4761"/>
    <w:rsid w:val="00EB3BC7"/>
    <w:rsid w:val="00EB4F90"/>
    <w:rsid w:val="00EB7CB2"/>
    <w:rsid w:val="00EC0648"/>
    <w:rsid w:val="00EC06BA"/>
    <w:rsid w:val="00EC101B"/>
    <w:rsid w:val="00EC105C"/>
    <w:rsid w:val="00EC3A47"/>
    <w:rsid w:val="00EC50FD"/>
    <w:rsid w:val="00EC6CAC"/>
    <w:rsid w:val="00ED1C7F"/>
    <w:rsid w:val="00ED22B3"/>
    <w:rsid w:val="00ED4FFF"/>
    <w:rsid w:val="00ED5552"/>
    <w:rsid w:val="00EE0375"/>
    <w:rsid w:val="00EE20FF"/>
    <w:rsid w:val="00EE37C2"/>
    <w:rsid w:val="00EE4634"/>
    <w:rsid w:val="00EE4DBD"/>
    <w:rsid w:val="00EE5D31"/>
    <w:rsid w:val="00EE5DD8"/>
    <w:rsid w:val="00EE7580"/>
    <w:rsid w:val="00EF0BBA"/>
    <w:rsid w:val="00EF0CFA"/>
    <w:rsid w:val="00EF152C"/>
    <w:rsid w:val="00EF3490"/>
    <w:rsid w:val="00EF3D0C"/>
    <w:rsid w:val="00EF7628"/>
    <w:rsid w:val="00F013CE"/>
    <w:rsid w:val="00F02795"/>
    <w:rsid w:val="00F03F07"/>
    <w:rsid w:val="00F0487B"/>
    <w:rsid w:val="00F0531E"/>
    <w:rsid w:val="00F06A43"/>
    <w:rsid w:val="00F07053"/>
    <w:rsid w:val="00F1021C"/>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434"/>
    <w:rsid w:val="00F86B25"/>
    <w:rsid w:val="00F87E02"/>
    <w:rsid w:val="00F92D6E"/>
    <w:rsid w:val="00F92DAE"/>
    <w:rsid w:val="00F95946"/>
    <w:rsid w:val="00F96096"/>
    <w:rsid w:val="00F96547"/>
    <w:rsid w:val="00FA0A52"/>
    <w:rsid w:val="00FA0E9B"/>
    <w:rsid w:val="00FA7DAE"/>
    <w:rsid w:val="00FB237D"/>
    <w:rsid w:val="00FB252B"/>
    <w:rsid w:val="00FC0F65"/>
    <w:rsid w:val="00FC157E"/>
    <w:rsid w:val="00FC6B44"/>
    <w:rsid w:val="00FC7532"/>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em-lim13/Ch2_Spatial_pe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TotalTime>
  <Pages>50</Pages>
  <Words>47192</Words>
  <Characters>269001</Characters>
  <Application>Microsoft Office Word</Application>
  <DocSecurity>0</DocSecurity>
  <Lines>2241</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7</cp:revision>
  <dcterms:created xsi:type="dcterms:W3CDTF">2024-10-03T00:00:00Z</dcterms:created>
  <dcterms:modified xsi:type="dcterms:W3CDTF">2024-11-07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